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5E586E" w14:textId="7163F002" w:rsidR="009D30C9" w:rsidRPr="00313B4F" w:rsidRDefault="00475B5E" w:rsidP="00D64655">
      <w:pPr>
        <w:pStyle w:val="zDeckblatt"/>
        <w:spacing w:before="240" w:line="240" w:lineRule="auto"/>
        <w:jc w:val="center"/>
        <w:rPr>
          <w:rFonts w:ascii="Lora SemiBold" w:hAnsi="Lora SemiBold" w:cs="Nirmala UI"/>
          <w:bCs/>
          <w:caps/>
          <w:sz w:val="27"/>
          <w:szCs w:val="27"/>
          <w:lang w:val="en-US"/>
        </w:rPr>
      </w:pPr>
      <w:bookmarkStart w:id="0" w:name="_Hlk50111330"/>
      <w:r>
        <w:rPr>
          <w:rFonts w:ascii="Lora SemiBold" w:hAnsi="Lora SemiBold" w:cs="Nirmala UI"/>
          <w:caps/>
          <w:sz w:val="27"/>
          <w:szCs w:val="27"/>
          <w:lang w:val="en-US"/>
        </w:rPr>
        <w:t>Title of the paper: second title</w:t>
      </w:r>
    </w:p>
    <w:bookmarkEnd w:id="0"/>
    <w:p w14:paraId="4B55A29D" w14:textId="709C5B82" w:rsidR="00707EDF" w:rsidRPr="00B116B2" w:rsidRDefault="00203AC9" w:rsidP="000603EC">
      <w:pPr>
        <w:pStyle w:val="zDeckblatt"/>
        <w:spacing w:before="180"/>
        <w:jc w:val="center"/>
        <w:rPr>
          <w:rFonts w:ascii="Lora Medium" w:hAnsi="Lora Medium" w:cs="Nirmala UI"/>
          <w:bCs/>
          <w:sz w:val="19"/>
          <w:szCs w:val="19"/>
          <w:lang w:val="en-US"/>
        </w:rPr>
      </w:pPr>
      <w:proofErr w:type="spellStart"/>
      <w:r>
        <w:rPr>
          <w:rFonts w:ascii="Lora Medium" w:hAnsi="Lora Medium" w:cs="Nirmala UI"/>
          <w:bCs/>
          <w:smallCaps/>
          <w:sz w:val="19"/>
          <w:szCs w:val="19"/>
          <w:lang w:val="en-US"/>
        </w:rPr>
        <w:t>Firstname</w:t>
      </w:r>
      <w:proofErr w:type="spellEnd"/>
      <w:r w:rsidR="00707EDF" w:rsidRPr="00B116B2">
        <w:rPr>
          <w:rFonts w:ascii="Lora Medium" w:hAnsi="Lora Medium" w:cs="Nirmala UI"/>
          <w:bCs/>
          <w:smallCaps/>
          <w:sz w:val="19"/>
          <w:szCs w:val="19"/>
          <w:lang w:val="en-US"/>
        </w:rPr>
        <w:t xml:space="preserve"> </w:t>
      </w:r>
      <w:proofErr w:type="spellStart"/>
      <w:r>
        <w:rPr>
          <w:rFonts w:ascii="Lora Medium" w:hAnsi="Lora Medium" w:cs="Nirmala UI"/>
          <w:bCs/>
          <w:smallCaps/>
          <w:sz w:val="19"/>
          <w:szCs w:val="19"/>
          <w:lang w:val="en-US"/>
        </w:rPr>
        <w:t>Lastname</w:t>
      </w:r>
      <w:proofErr w:type="spellEnd"/>
      <w:r w:rsidR="000603EC" w:rsidRPr="00B116B2">
        <w:rPr>
          <w:rFonts w:ascii="Lora Medium" w:hAnsi="Lora Medium" w:cs="Nirmala UI"/>
          <w:bCs/>
          <w:smallCaps/>
          <w:sz w:val="19"/>
          <w:szCs w:val="19"/>
          <w:vertAlign w:val="superscript"/>
          <w:lang w:val="en-US"/>
        </w:rPr>
        <w:t xml:space="preserve"> </w:t>
      </w:r>
      <w:bookmarkStart w:id="1" w:name="_Hlk150366767"/>
      <w:r w:rsidR="000603EC" w:rsidRPr="00B116B2">
        <w:rPr>
          <w:rFonts w:ascii="Lora Medium" w:hAnsi="Lora Medium" w:cs="Nirmala UI"/>
          <w:bCs/>
          <w:smallCaps/>
          <w:sz w:val="19"/>
          <w:szCs w:val="19"/>
          <w:vertAlign w:val="superscript"/>
          <w:lang w:val="en-US"/>
        </w:rPr>
        <w:t>*</w:t>
      </w:r>
      <w:bookmarkEnd w:id="1"/>
      <w:r w:rsidR="000603EC" w:rsidRPr="00B116B2">
        <w:rPr>
          <w:rFonts w:ascii="Lora Medium" w:hAnsi="Lora Medium" w:cs="Nirmala UI"/>
          <w:bCs/>
          <w:smallCaps/>
          <w:sz w:val="19"/>
          <w:szCs w:val="19"/>
          <w:lang w:val="en-US"/>
        </w:rPr>
        <w:t xml:space="preserve"> </w:t>
      </w:r>
    </w:p>
    <w:p w14:paraId="77971516" w14:textId="3FC500B3" w:rsidR="005A3E44" w:rsidRPr="0052141E" w:rsidRDefault="003F2ECA" w:rsidP="00E01A37">
      <w:pPr>
        <w:pStyle w:val="zDeckblatt"/>
        <w:spacing w:before="80" w:line="264" w:lineRule="auto"/>
        <w:jc w:val="center"/>
        <w:rPr>
          <w:rFonts w:cs="Nirmala UI"/>
          <w:sz w:val="13"/>
          <w:szCs w:val="13"/>
        </w:rPr>
      </w:pPr>
      <w:r w:rsidRPr="0052141E">
        <w:rPr>
          <w:rFonts w:cs="Nirmala UI"/>
          <w:sz w:val="13"/>
          <w:szCs w:val="13"/>
          <w:vertAlign w:val="superscript"/>
        </w:rPr>
        <w:t>*</w:t>
      </w:r>
      <w:r w:rsidR="000603EC" w:rsidRPr="0052141E">
        <w:rPr>
          <w:rFonts w:cs="Nirmala UI"/>
          <w:sz w:val="13"/>
          <w:szCs w:val="13"/>
          <w:vertAlign w:val="superscript"/>
        </w:rPr>
        <w:t xml:space="preserve"> </w:t>
      </w:r>
      <w:r w:rsidR="0052141E" w:rsidRPr="0052141E">
        <w:rPr>
          <w:rFonts w:cs="Nirmala UI"/>
          <w:sz w:val="13"/>
          <w:szCs w:val="13"/>
        </w:rPr>
        <w:t>Matrikelnummer: 123456</w:t>
      </w:r>
      <w:r w:rsidR="007104B4" w:rsidRPr="0052141E">
        <w:rPr>
          <w:rFonts w:cs="Nirmala UI"/>
          <w:sz w:val="13"/>
          <w:szCs w:val="13"/>
        </w:rPr>
        <w:t xml:space="preserve">, </w:t>
      </w:r>
      <w:r w:rsidR="0052141E" w:rsidRPr="0052141E">
        <w:rPr>
          <w:rFonts w:cs="Nirmala UI"/>
          <w:sz w:val="13"/>
          <w:szCs w:val="13"/>
        </w:rPr>
        <w:t>dan.bischof</w:t>
      </w:r>
      <w:r w:rsidR="000603EC" w:rsidRPr="0052141E">
        <w:rPr>
          <w:rFonts w:cs="Nirmala UI"/>
          <w:sz w:val="13"/>
          <w:szCs w:val="13"/>
        </w:rPr>
        <w:t>@uni-</w:t>
      </w:r>
      <w:r w:rsidR="0052141E" w:rsidRPr="0052141E">
        <w:rPr>
          <w:rFonts w:cs="Nirmala UI"/>
          <w:sz w:val="13"/>
          <w:szCs w:val="13"/>
        </w:rPr>
        <w:t>muenster</w:t>
      </w:r>
      <w:r w:rsidR="000603EC" w:rsidRPr="0052141E">
        <w:rPr>
          <w:rFonts w:cs="Nirmala UI"/>
          <w:sz w:val="13"/>
          <w:szCs w:val="13"/>
        </w:rPr>
        <w:t>.de</w:t>
      </w:r>
    </w:p>
    <w:p w14:paraId="410706CB" w14:textId="73FC885B" w:rsidR="000603EC" w:rsidRPr="00650C1B" w:rsidRDefault="003F2ECA" w:rsidP="00E01A37">
      <w:pPr>
        <w:pStyle w:val="zDeckblatt"/>
        <w:spacing w:after="60" w:line="264" w:lineRule="auto"/>
        <w:jc w:val="center"/>
        <w:rPr>
          <w:rFonts w:cs="Nirmala UI"/>
          <w:sz w:val="13"/>
          <w:szCs w:val="13"/>
          <w:lang w:val="en-US"/>
        </w:rPr>
      </w:pPr>
      <w:r w:rsidRPr="00650C1B">
        <w:rPr>
          <w:rFonts w:cs="Nirmala UI"/>
          <w:sz w:val="13"/>
          <w:szCs w:val="13"/>
          <w:vertAlign w:val="superscript"/>
          <w:lang w:val="en-US"/>
        </w:rPr>
        <w:t>+</w:t>
      </w:r>
    </w:p>
    <w:tbl>
      <w:tblPr>
        <w:tblStyle w:val="TableGrid"/>
        <w:tblW w:w="60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CellMar>
          <w:top w:w="115" w:type="dxa"/>
          <w:left w:w="115" w:type="dxa"/>
          <w:bottom w:w="115" w:type="dxa"/>
          <w:right w:w="115" w:type="dxa"/>
        </w:tblCellMar>
        <w:tblLook w:val="04A0" w:firstRow="1" w:lastRow="0" w:firstColumn="1" w:lastColumn="0" w:noHBand="0" w:noVBand="1"/>
      </w:tblPr>
      <w:tblGrid>
        <w:gridCol w:w="6066"/>
      </w:tblGrid>
      <w:tr w:rsidR="00240326" w:rsidRPr="001B4B28" w14:paraId="58E2B72B" w14:textId="77777777" w:rsidTr="00E51467">
        <w:trPr>
          <w:jc w:val="center"/>
        </w:trPr>
        <w:tc>
          <w:tcPr>
            <w:tcW w:w="6066" w:type="dxa"/>
            <w:shd w:val="clear" w:color="auto" w:fill="FFFFFF" w:themeFill="background1"/>
          </w:tcPr>
          <w:p w14:paraId="745E189A" w14:textId="69488B5A" w:rsidR="00B416D9" w:rsidRPr="00E51467" w:rsidRDefault="00B416D9" w:rsidP="002003A4">
            <w:pPr>
              <w:pStyle w:val="Abstrast"/>
              <w:rPr>
                <w:sz w:val="15"/>
                <w:szCs w:val="15"/>
              </w:rPr>
            </w:pPr>
            <w:r w:rsidRPr="00E51467">
              <w:rPr>
                <w:rFonts w:ascii="Lora SemiBold" w:hAnsi="Lora SemiBold"/>
                <w:szCs w:val="17"/>
              </w:rPr>
              <w:t>Abstract</w:t>
            </w:r>
            <w:r w:rsidR="00240326" w:rsidRPr="00D64655">
              <w:rPr>
                <w:b/>
                <w:sz w:val="16"/>
                <w:szCs w:val="16"/>
              </w:rPr>
              <w:t xml:space="preserve">  </w:t>
            </w:r>
            <w:r w:rsidR="00240326" w:rsidRPr="00C26395">
              <w:rPr>
                <w:b/>
                <w:sz w:val="12"/>
                <w:szCs w:val="16"/>
              </w:rPr>
              <w:t xml:space="preserve"> </w:t>
            </w:r>
            <w:r w:rsidR="00475B5E" w:rsidRPr="0052141E">
              <w:t xml:space="preserve">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00475B5E" w:rsidRPr="0052141E">
              <w:t xml:space="preserve"> </w:t>
            </w:r>
            <w:proofErr w:type="spellStart"/>
            <w:r w:rsidR="00475B5E" w:rsidRPr="0052141E">
              <w:t>erat</w:t>
            </w:r>
            <w:proofErr w:type="spellEnd"/>
            <w:r w:rsidR="00475B5E" w:rsidRPr="0052141E">
              <w:t xml:space="preserve">, sed diam </w:t>
            </w:r>
            <w:proofErr w:type="spellStart"/>
            <w:r w:rsidR="00475B5E" w:rsidRPr="0052141E">
              <w:t>voluptua</w:t>
            </w:r>
            <w:proofErr w:type="spellEnd"/>
            <w:r w:rsidR="00475B5E" w:rsidRPr="0052141E">
              <w:t xml:space="preserve">. At </w:t>
            </w:r>
            <w:proofErr w:type="spellStart"/>
            <w:r w:rsidR="00475B5E" w:rsidRPr="0052141E">
              <w:t>vero</w:t>
            </w:r>
            <w:proofErr w:type="spellEnd"/>
            <w:r w:rsidR="00475B5E" w:rsidRPr="0052141E">
              <w:t xml:space="preserve"> </w:t>
            </w:r>
            <w:proofErr w:type="spellStart"/>
            <w:r w:rsidR="00475B5E" w:rsidRPr="0052141E">
              <w:t>eos</w:t>
            </w:r>
            <w:proofErr w:type="spellEnd"/>
            <w:r w:rsidR="00475B5E" w:rsidRPr="0052141E">
              <w:t xml:space="preserve"> et </w:t>
            </w:r>
            <w:proofErr w:type="spellStart"/>
            <w:r w:rsidR="00475B5E" w:rsidRPr="0052141E">
              <w:t>accusam</w:t>
            </w:r>
            <w:proofErr w:type="spellEnd"/>
            <w:r w:rsidR="00475B5E" w:rsidRPr="0052141E">
              <w:t xml:space="preserve"> et </w:t>
            </w:r>
            <w:proofErr w:type="spellStart"/>
            <w:r w:rsidR="00475B5E" w:rsidRPr="0052141E">
              <w:t>justo</w:t>
            </w:r>
            <w:proofErr w:type="spellEnd"/>
            <w:r w:rsidR="00475B5E" w:rsidRPr="0052141E">
              <w:t xml:space="preserve"> duo </w:t>
            </w:r>
            <w:proofErr w:type="spellStart"/>
            <w:r w:rsidR="00475B5E" w:rsidRPr="0052141E">
              <w:t>dolores</w:t>
            </w:r>
            <w:proofErr w:type="spellEnd"/>
            <w:r w:rsidR="00475B5E" w:rsidRPr="0052141E">
              <w:t xml:space="preserve"> et </w:t>
            </w:r>
            <w:proofErr w:type="spellStart"/>
            <w:r w:rsidR="00475B5E" w:rsidRPr="0052141E">
              <w:t>ea</w:t>
            </w:r>
            <w:proofErr w:type="spellEnd"/>
            <w:r w:rsidR="00475B5E" w:rsidRPr="0052141E">
              <w:t xml:space="preserve"> </w:t>
            </w:r>
            <w:proofErr w:type="spellStart"/>
            <w:r w:rsidR="00475B5E" w:rsidRPr="0052141E">
              <w:t>rebum</w:t>
            </w:r>
            <w:proofErr w:type="spellEnd"/>
            <w:r w:rsidR="00475B5E" w:rsidRPr="0052141E">
              <w:t xml:space="preserve">. Stet </w:t>
            </w:r>
            <w:proofErr w:type="spellStart"/>
            <w:r w:rsidR="00475B5E" w:rsidRPr="0052141E">
              <w:t>clita</w:t>
            </w:r>
            <w:proofErr w:type="spellEnd"/>
            <w:r w:rsidR="00475B5E" w:rsidRPr="0052141E">
              <w:t xml:space="preserve"> </w:t>
            </w:r>
            <w:proofErr w:type="spellStart"/>
            <w:r w:rsidR="00475B5E" w:rsidRPr="0052141E">
              <w:t>kasd</w:t>
            </w:r>
            <w:proofErr w:type="spellEnd"/>
            <w:r w:rsidR="00475B5E" w:rsidRPr="0052141E">
              <w:t xml:space="preserve"> </w:t>
            </w:r>
            <w:proofErr w:type="spellStart"/>
            <w:r w:rsidR="00475B5E" w:rsidRPr="0052141E">
              <w:t>gubergren</w:t>
            </w:r>
            <w:proofErr w:type="spellEnd"/>
            <w:r w:rsidR="00475B5E" w:rsidRPr="0052141E">
              <w:t xml:space="preserve">, no sea </w:t>
            </w:r>
            <w:proofErr w:type="spellStart"/>
            <w:r w:rsidR="00475B5E" w:rsidRPr="0052141E">
              <w:t>takimata</w:t>
            </w:r>
            <w:proofErr w:type="spellEnd"/>
            <w:r w:rsidR="00475B5E" w:rsidRPr="0052141E">
              <w:t xml:space="preserve"> </w:t>
            </w:r>
            <w:proofErr w:type="spellStart"/>
            <w:r w:rsidR="00475B5E" w:rsidRPr="0052141E">
              <w:t>sanctus</w:t>
            </w:r>
            <w:proofErr w:type="spellEnd"/>
            <w:r w:rsidR="00475B5E" w:rsidRPr="0052141E">
              <w:t xml:space="preserve"> </w:t>
            </w:r>
            <w:proofErr w:type="spellStart"/>
            <w:r w:rsidR="00475B5E" w:rsidRPr="0052141E">
              <w:t>est</w:t>
            </w:r>
            <w:proofErr w:type="spellEnd"/>
            <w:r w:rsidR="00475B5E" w:rsidRPr="0052141E">
              <w:t xml:space="preserve"> Lorem ipsum dolor </w:t>
            </w:r>
            <w:proofErr w:type="gramStart"/>
            <w:r w:rsidR="00475B5E" w:rsidRPr="0052141E">
              <w:t>sit</w:t>
            </w:r>
            <w:proofErr w:type="gramEnd"/>
            <w:r w:rsidR="00475B5E" w:rsidRPr="0052141E">
              <w:t xml:space="preserve"> </w:t>
            </w:r>
            <w:proofErr w:type="spellStart"/>
            <w:r w:rsidR="00475B5E" w:rsidRPr="0052141E">
              <w:t>amet</w:t>
            </w:r>
            <w:proofErr w:type="spellEnd"/>
            <w:r w:rsidR="00475B5E" w:rsidRPr="0052141E">
              <w:t xml:space="preserve">. 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00475B5E" w:rsidRPr="0052141E">
              <w:t xml:space="preserve"> </w:t>
            </w:r>
            <w:proofErr w:type="spellStart"/>
            <w:r w:rsidR="00475B5E" w:rsidRPr="0052141E">
              <w:t>erat</w:t>
            </w:r>
            <w:proofErr w:type="spellEnd"/>
            <w:r w:rsidR="00475B5E" w:rsidRPr="0052141E">
              <w:t xml:space="preserve">, sed diam </w:t>
            </w:r>
            <w:proofErr w:type="spellStart"/>
            <w:r w:rsidR="00475B5E" w:rsidRPr="0052141E">
              <w:t>voluptua</w:t>
            </w:r>
            <w:proofErr w:type="spellEnd"/>
            <w:r w:rsidR="00475B5E" w:rsidRPr="0052141E">
              <w:t xml:space="preserve">. At </w:t>
            </w:r>
            <w:proofErr w:type="spellStart"/>
            <w:r w:rsidR="00475B5E" w:rsidRPr="0052141E">
              <w:t>vero</w:t>
            </w:r>
            <w:proofErr w:type="spellEnd"/>
            <w:r w:rsidR="00475B5E" w:rsidRPr="0052141E">
              <w:t xml:space="preserve"> </w:t>
            </w:r>
            <w:proofErr w:type="spellStart"/>
            <w:r w:rsidR="00475B5E" w:rsidRPr="0052141E">
              <w:t>eos</w:t>
            </w:r>
            <w:proofErr w:type="spellEnd"/>
            <w:r w:rsidR="00475B5E" w:rsidRPr="0052141E">
              <w:t xml:space="preserve"> et </w:t>
            </w:r>
            <w:proofErr w:type="spellStart"/>
            <w:r w:rsidR="00475B5E" w:rsidRPr="0052141E">
              <w:t>accusam</w:t>
            </w:r>
            <w:proofErr w:type="spellEnd"/>
            <w:r w:rsidR="00475B5E" w:rsidRPr="0052141E">
              <w:t xml:space="preserve"> et </w:t>
            </w:r>
            <w:proofErr w:type="spellStart"/>
            <w:r w:rsidR="00475B5E" w:rsidRPr="0052141E">
              <w:t>justo</w:t>
            </w:r>
            <w:proofErr w:type="spellEnd"/>
            <w:r w:rsidR="00475B5E" w:rsidRPr="0052141E">
              <w:t xml:space="preserve"> duo </w:t>
            </w:r>
            <w:proofErr w:type="spellStart"/>
            <w:r w:rsidR="00475B5E" w:rsidRPr="0052141E">
              <w:t>dolores</w:t>
            </w:r>
            <w:proofErr w:type="spellEnd"/>
            <w:r w:rsidR="00475B5E" w:rsidRPr="0052141E">
              <w:t xml:space="preserve"> et </w:t>
            </w:r>
            <w:proofErr w:type="spellStart"/>
            <w:r w:rsidR="00475B5E" w:rsidRPr="0052141E">
              <w:t>ea</w:t>
            </w:r>
            <w:proofErr w:type="spellEnd"/>
            <w:r w:rsidR="00475B5E" w:rsidRPr="0052141E">
              <w:t xml:space="preserve"> </w:t>
            </w:r>
            <w:proofErr w:type="spellStart"/>
            <w:r w:rsidR="00475B5E" w:rsidRPr="0052141E">
              <w:t>rebum</w:t>
            </w:r>
            <w:proofErr w:type="spellEnd"/>
            <w:r w:rsidR="00475B5E" w:rsidRPr="0052141E">
              <w:t xml:space="preserve">. Stet </w:t>
            </w:r>
            <w:proofErr w:type="spellStart"/>
            <w:r w:rsidR="00475B5E" w:rsidRPr="0052141E">
              <w:t>clita</w:t>
            </w:r>
            <w:proofErr w:type="spellEnd"/>
            <w:r w:rsidR="00475B5E" w:rsidRPr="0052141E">
              <w:t xml:space="preserve"> </w:t>
            </w:r>
            <w:proofErr w:type="spellStart"/>
            <w:r w:rsidR="00475B5E" w:rsidRPr="0052141E">
              <w:t>kasd</w:t>
            </w:r>
            <w:proofErr w:type="spellEnd"/>
            <w:r w:rsidR="00475B5E" w:rsidRPr="0052141E">
              <w:t xml:space="preserve"> </w:t>
            </w:r>
            <w:proofErr w:type="spellStart"/>
            <w:r w:rsidR="00475B5E" w:rsidRPr="0052141E">
              <w:t>gubergren</w:t>
            </w:r>
            <w:proofErr w:type="spellEnd"/>
            <w:r w:rsidR="00475B5E" w:rsidRPr="0052141E">
              <w:t xml:space="preserve">, no sea </w:t>
            </w:r>
            <w:proofErr w:type="spellStart"/>
            <w:r w:rsidR="00475B5E" w:rsidRPr="0052141E">
              <w:t>takimata</w:t>
            </w:r>
            <w:proofErr w:type="spellEnd"/>
            <w:r w:rsidR="00475B5E" w:rsidRPr="0052141E">
              <w:t xml:space="preserve"> </w:t>
            </w:r>
            <w:proofErr w:type="spellStart"/>
            <w:r w:rsidR="00475B5E" w:rsidRPr="0052141E">
              <w:t>sanctus</w:t>
            </w:r>
            <w:proofErr w:type="spellEnd"/>
            <w:r w:rsidR="00475B5E" w:rsidRPr="0052141E">
              <w:t xml:space="preserve"> </w:t>
            </w:r>
            <w:proofErr w:type="spellStart"/>
            <w:r w:rsidR="00475B5E" w:rsidRPr="0052141E">
              <w:t>est</w:t>
            </w:r>
            <w:proofErr w:type="spellEnd"/>
            <w:r w:rsidR="00475B5E" w:rsidRPr="0052141E">
              <w:t xml:space="preserve"> Lorem ipsum dolor </w:t>
            </w:r>
            <w:proofErr w:type="gramStart"/>
            <w:r w:rsidR="00475B5E" w:rsidRPr="0052141E">
              <w:t>sit</w:t>
            </w:r>
            <w:proofErr w:type="gramEnd"/>
            <w:r w:rsidR="00475B5E" w:rsidRPr="0052141E">
              <w:t xml:space="preserve"> </w:t>
            </w:r>
            <w:proofErr w:type="spellStart"/>
            <w:r w:rsidR="00475B5E" w:rsidRPr="0052141E">
              <w:t>amet</w:t>
            </w:r>
            <w:proofErr w:type="spellEnd"/>
            <w:r w:rsidR="00475B5E" w:rsidRPr="0052141E">
              <w:t xml:space="preserve">. Lorem ipsum dolor sit </w:t>
            </w:r>
            <w:proofErr w:type="spellStart"/>
            <w:r w:rsidR="00475B5E" w:rsidRPr="0052141E">
              <w:t>amet</w:t>
            </w:r>
            <w:proofErr w:type="spellEnd"/>
            <w:r w:rsidR="00475B5E" w:rsidRPr="0052141E">
              <w:t xml:space="preserve">, </w:t>
            </w:r>
            <w:proofErr w:type="spellStart"/>
            <w:r w:rsidR="00475B5E" w:rsidRPr="0052141E">
              <w:t>consetetur</w:t>
            </w:r>
            <w:proofErr w:type="spellEnd"/>
            <w:r w:rsidR="00475B5E" w:rsidRPr="0052141E">
              <w:t xml:space="preserve"> </w:t>
            </w:r>
            <w:proofErr w:type="spellStart"/>
            <w:r w:rsidR="00475B5E" w:rsidRPr="0052141E">
              <w:t>sadipscing</w:t>
            </w:r>
            <w:proofErr w:type="spellEnd"/>
            <w:r w:rsidR="00475B5E" w:rsidRPr="0052141E">
              <w:t xml:space="preserve"> </w:t>
            </w:r>
            <w:proofErr w:type="spellStart"/>
            <w:r w:rsidR="00475B5E" w:rsidRPr="0052141E">
              <w:t>elitr</w:t>
            </w:r>
            <w:proofErr w:type="spellEnd"/>
            <w:r w:rsidR="00475B5E" w:rsidRPr="0052141E">
              <w:t xml:space="preserve">, sed diam </w:t>
            </w:r>
            <w:proofErr w:type="spellStart"/>
            <w:r w:rsidR="00475B5E" w:rsidRPr="0052141E">
              <w:t>nonumy</w:t>
            </w:r>
            <w:proofErr w:type="spellEnd"/>
            <w:r w:rsidR="00475B5E" w:rsidRPr="0052141E">
              <w:t xml:space="preserve"> </w:t>
            </w:r>
            <w:proofErr w:type="spellStart"/>
            <w:r w:rsidR="00475B5E" w:rsidRPr="0052141E">
              <w:t>eirmod</w:t>
            </w:r>
            <w:proofErr w:type="spellEnd"/>
            <w:r w:rsidR="00475B5E" w:rsidRPr="0052141E">
              <w:t xml:space="preserve"> </w:t>
            </w:r>
            <w:proofErr w:type="spellStart"/>
            <w:r w:rsidR="00475B5E" w:rsidRPr="0052141E">
              <w:t>tempor</w:t>
            </w:r>
            <w:proofErr w:type="spellEnd"/>
            <w:r w:rsidR="00475B5E" w:rsidRPr="0052141E">
              <w:t xml:space="preserve"> </w:t>
            </w:r>
            <w:proofErr w:type="spellStart"/>
            <w:r w:rsidR="00475B5E" w:rsidRPr="0052141E">
              <w:t>invidunt</w:t>
            </w:r>
            <w:proofErr w:type="spellEnd"/>
            <w:r w:rsidR="00475B5E" w:rsidRPr="0052141E">
              <w:t xml:space="preserve"> </w:t>
            </w:r>
            <w:proofErr w:type="spellStart"/>
            <w:r w:rsidR="00475B5E" w:rsidRPr="0052141E">
              <w:t>ut</w:t>
            </w:r>
            <w:proofErr w:type="spellEnd"/>
            <w:r w:rsidR="00475B5E" w:rsidRPr="0052141E">
              <w:t xml:space="preserve"> labore et dolore magna </w:t>
            </w:r>
            <w:proofErr w:type="spellStart"/>
            <w:r w:rsidR="00475B5E" w:rsidRPr="0052141E">
              <w:t>aliquyam</w:t>
            </w:r>
            <w:proofErr w:type="spellEnd"/>
            <w:r w:rsidRPr="0052141E">
              <w:t>.</w:t>
            </w:r>
          </w:p>
        </w:tc>
      </w:tr>
    </w:tbl>
    <w:p w14:paraId="4736566D" w14:textId="146A72A0" w:rsidR="00F13902" w:rsidRDefault="00475B5E" w:rsidP="00F13902">
      <w:pPr>
        <w:pStyle w:val="Heading1"/>
        <w:rPr>
          <w:lang w:val="en-US"/>
        </w:rPr>
      </w:pPr>
      <w:r>
        <w:rPr>
          <w:lang w:val="en-US"/>
        </w:rPr>
        <w:t>Headline1</w:t>
      </w:r>
    </w:p>
    <w:p w14:paraId="0F32BB63" w14:textId="315DE4BB" w:rsidR="00F13902" w:rsidRPr="00F13902" w:rsidRDefault="00F13902" w:rsidP="00811646">
      <w:pPr>
        <w:pStyle w:val="StandardersterAbsatz"/>
        <w:rPr>
          <w:lang w:val="en-US"/>
        </w:rPr>
      </w:pPr>
      <w:r w:rsidRPr="00F13902">
        <w:rPr>
          <w:lang w:val="en-US"/>
        </w:rPr>
        <w:t>One of the primary functions of the welfare state is to insure against ris</w:t>
      </w:r>
      <w:r w:rsidR="00237B6B">
        <w:rPr>
          <w:lang w:val="en-US"/>
        </w:rPr>
        <w:t xml:space="preserve">k. </w:t>
      </w:r>
      <w:r w:rsidRPr="00F13902">
        <w:rPr>
          <w:lang w:val="en-US"/>
        </w:rPr>
        <w:t>It redistributes income from those who generate income on the market to those who are less able to do so. Thereby, the welfare state stabilizes individuals’ income over time and shelters against the loss of market income, for example caused by unemployment or old ag</w:t>
      </w:r>
      <w:r w:rsidR="00237B6B">
        <w:rPr>
          <w:lang w:val="en-US"/>
        </w:rPr>
        <w:t xml:space="preserve">e. </w:t>
      </w:r>
    </w:p>
    <w:p w14:paraId="284B8BC6" w14:textId="386BE95A" w:rsidR="00F13902" w:rsidRDefault="00F13902" w:rsidP="00F13902">
      <w:pPr>
        <w:rPr>
          <w:lang w:val="en-US"/>
        </w:rPr>
      </w:pPr>
      <w:r w:rsidRPr="00F13902">
        <w:rPr>
          <w:lang w:val="en-US"/>
        </w:rPr>
        <w:t xml:space="preserve">Political economists expect that people are well-aware of the insuring function of welfare, and that they finely </w:t>
      </w:r>
      <w:r w:rsidRPr="00F13902">
        <w:rPr>
          <w:lang w:val="en-US"/>
        </w:rPr>
        <w:lastRenderedPageBreak/>
        <w:t>condition their support of the welfare state according to their current risk exposure. Guided by the usual self-interest assumption, it can be expected that those who experience more risk should demand more welfare because the probability is higher that they will become beneficiaries of welfare policies. Research primarily focused on exposure to labor market risks, above all regarding the probability of unemployment</w:t>
      </w:r>
      <w:r w:rsidR="00237B6B">
        <w:rPr>
          <w:lang w:val="en-US"/>
        </w:rPr>
        <w:t xml:space="preserve"> </w:t>
      </w:r>
      <w:r w:rsidR="00237B6B">
        <w:rPr>
          <w:lang w:val="en-US"/>
        </w:rPr>
        <w:fldChar w:fldCharType="begin"/>
      </w:r>
      <w:r w:rsidR="00237B6B">
        <w:rPr>
          <w:lang w:val="en-US"/>
        </w:rPr>
        <w:instrText xml:space="preserve"> ADDIN ZOTERO_ITEM CSL_CITATION {"citationID":"OAJ7XEfK","properties":{"formattedCitation":"(Bischof and Wagner 2019)","plainCitation":"(Bischof and Wagner 2019)","noteIndex":0},"citationItems":[{"id":771,"uris":["http://zotero.org/users/12605033/items/9BTHIFHE"],"itemData":{"id":771,"type":"article-journal","abstract":"Do voters polarize ideologically when radical views gain political legitimacy, or does the rise of radical voices merely reflect societal conflict? We argue that elite polarization as signaled by radical parties’ first entrance into parliament leads to voter divergence. Immediately after the election, legitimization and backlash effects mean that voters on both ideological sides move toward the extremes. In the longer term, this polarization is solidified because of radical parties’ parliamentary presence. A panel study of Dutch voters shows that the 2002 parliamentary entrance of a radical-right party indeed led to immediate ideological polarization across the political spectrum. Estimating time-series cross-sectional models on Eurobarometer data from 17 countries (1973–2016) shows an additional long-term impact of radical-right party entry on polarization. The presence of radical voices on the right has polarizing effects, illustrating how such institutional recognition and legitimization can have a far-reaching impact on society.","container-title":"American Journal of Political Science","DOI":"10.1111/ajps.12449","ISSN":"0092-5853, 1540-5907","issue":"4","journalAbbreviation":"American J Political Sci","language":"en","page":"888-904","source":"DOI.org (Crossref)","title":"Do Voters Polarize When Radical Parties Enter Parliament?","volume":"63","author":[{"family":"Bischof","given":"Daniel"},{"family":"Wagner","given":"Markus"}],"issued":{"date-parts":[["2019",10]]},"citation-key":"bischof2019"}}],"schema":"https://github.com/citation-style-language/schema/raw/master/csl-citation.json"} </w:instrText>
      </w:r>
      <w:r w:rsidR="00237B6B">
        <w:rPr>
          <w:lang w:val="en-US"/>
        </w:rPr>
        <w:fldChar w:fldCharType="separate"/>
      </w:r>
      <w:r w:rsidR="00237B6B">
        <w:rPr>
          <w:noProof/>
          <w:lang w:val="en-US"/>
        </w:rPr>
        <w:t>(Bischof and Wagner 2019)</w:t>
      </w:r>
      <w:r w:rsidR="00237B6B">
        <w:rPr>
          <w:lang w:val="en-US"/>
        </w:rPr>
        <w:fldChar w:fldCharType="end"/>
      </w:r>
      <w:r w:rsidR="00F03C49">
        <w:rPr>
          <w:lang w:val="en-US"/>
        </w:rPr>
        <w:t>.</w:t>
      </w:r>
    </w:p>
    <w:p w14:paraId="196CA204" w14:textId="538F2B4B" w:rsidR="00600269" w:rsidRPr="00D64655" w:rsidRDefault="00475B5E" w:rsidP="003F2ECA">
      <w:pPr>
        <w:pStyle w:val="Heading2"/>
        <w:rPr>
          <w:lang w:val="en-US"/>
        </w:rPr>
      </w:pPr>
      <w:r>
        <w:rPr>
          <w:lang w:val="en-US"/>
        </w:rPr>
        <w:t>Headline2</w:t>
      </w:r>
    </w:p>
    <w:p w14:paraId="65474263" w14:textId="5BEE2A3D" w:rsidR="00F13902" w:rsidRPr="00F13902" w:rsidRDefault="00F13902" w:rsidP="00600269">
      <w:pPr>
        <w:pStyle w:val="StandardersterAbsatz"/>
        <w:rPr>
          <w:lang w:val="en-US"/>
        </w:rPr>
      </w:pPr>
      <w:r w:rsidRPr="00D64655">
        <w:rPr>
          <w:lang w:val="en-US"/>
        </w:rPr>
        <w:t xml:space="preserve">This study introduces a refined theoretical </w:t>
      </w:r>
      <w:r w:rsidRPr="00F13902">
        <w:rPr>
          <w:lang w:val="en-US"/>
        </w:rPr>
        <w:t>framework on the implications of labor market risk for welfare preferences that addresses the strong rationality assumptions underpinning common risk-focused theories. I argue that workers are boundedly rational, suggesting that they are not necessarily aware of the objective labor market risks they are exposed to. Furthermore, even when they are aware of their risk exposure, they do not necessarily consider this information in the formation of their welfare preferences. While workers principally follow their material self-interest, labor</w:t>
      </w:r>
      <w:r w:rsidR="008247BB" w:rsidRPr="008247BB">
        <w:rPr>
          <w:lang w:val="en-US"/>
        </w:rPr>
        <w:t xml:space="preserve"> </w:t>
      </w:r>
      <w:r w:rsidR="008247BB">
        <w:rPr>
          <w:lang w:val="en-US"/>
        </w:rPr>
        <w:t>b</w:t>
      </w:r>
      <w:r w:rsidR="008247BB" w:rsidRPr="008247BB">
        <w:rPr>
          <w:lang w:val="en-US"/>
        </w:rPr>
        <w:t>ounded rationality theory therefore expects null relationships with policy preferences.</w:t>
      </w:r>
      <w:r w:rsidR="008247BB">
        <w:rPr>
          <w:lang w:val="en-US"/>
        </w:rPr>
        <w:t xml:space="preserve"> </w:t>
      </w:r>
      <w:r w:rsidR="008247BB" w:rsidRPr="008247BB">
        <w:rPr>
          <w:lang w:val="en-US"/>
        </w:rPr>
        <w:t>Bounded rationality theory therefore expects null relationships with policy preferences.</w:t>
      </w:r>
      <w:r w:rsidR="008247BB">
        <w:rPr>
          <w:lang w:val="en-US"/>
        </w:rPr>
        <w:t xml:space="preserve"> </w:t>
      </w:r>
      <w:r w:rsidR="008247BB" w:rsidRPr="008247BB">
        <w:rPr>
          <w:lang w:val="en-US"/>
        </w:rPr>
        <w:t xml:space="preserve">Bounded </w:t>
      </w:r>
      <w:r w:rsidR="008247BB" w:rsidRPr="008247BB">
        <w:rPr>
          <w:lang w:val="en-US"/>
        </w:rPr>
        <w:lastRenderedPageBreak/>
        <w:t>rationality theory therefore expects null relationships with policy preferences.</w:t>
      </w:r>
      <w:r w:rsidR="008247BB">
        <w:rPr>
          <w:lang w:val="en-US"/>
        </w:rPr>
        <w:t xml:space="preserve"> </w:t>
      </w:r>
      <w:r w:rsidR="008247BB" w:rsidRPr="00E269EC">
        <w:rPr>
          <w:noProof/>
          <w:lang w:val="en-US"/>
        </w:rPr>
        <mc:AlternateContent>
          <mc:Choice Requires="wps">
            <w:drawing>
              <wp:anchor distT="0" distB="0" distL="0" distR="0" simplePos="0" relativeHeight="251658240" behindDoc="1" locked="0" layoutInCell="1" allowOverlap="1" wp14:anchorId="03E8F703" wp14:editId="7EEAC9D9">
                <wp:simplePos x="0" y="0"/>
                <wp:positionH relativeFrom="margin">
                  <wp:align>center</wp:align>
                </wp:positionH>
                <wp:positionV relativeFrom="margin">
                  <wp:align>top</wp:align>
                </wp:positionV>
                <wp:extent cx="2360930" cy="1404620"/>
                <wp:effectExtent l="0" t="0" r="5080" b="0"/>
                <wp:wrapTight wrapText="bothSides">
                  <wp:wrapPolygon edited="0">
                    <wp:start x="0" y="0"/>
                    <wp:lineTo x="0" y="21457"/>
                    <wp:lineTo x="21531" y="21457"/>
                    <wp:lineTo x="21531" y="0"/>
                    <wp:lineTo x="0" y="0"/>
                  </wp:wrapPolygon>
                </wp:wrapTight>
                <wp:docPr id="217"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noFill/>
                          <a:miter lim="800000"/>
                          <a:headEnd/>
                          <a:tailEnd/>
                        </a:ln>
                      </wps:spPr>
                      <wps:txbx>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w:t>
                            </w:r>
                            <w:proofErr w:type="gramStart"/>
                            <w:r w:rsidR="00203AC9">
                              <w:rPr>
                                <w:rFonts w:cs="Nirmala UI"/>
                                <w:sz w:val="14"/>
                                <w:szCs w:val="14"/>
                                <w:lang w:val="en-US"/>
                              </w:rPr>
                              <w:t>an</w:t>
                            </w:r>
                            <w:proofErr w:type="gramEnd"/>
                            <w:r w:rsidR="00203AC9">
                              <w:rPr>
                                <w:rFonts w:cs="Nirmala UI"/>
                                <w:sz w:val="14"/>
                                <w:szCs w:val="14"/>
                                <w:lang w:val="en-US"/>
                              </w:rPr>
                              <w:t xml:space="preserve">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wps:txbx>
                      <wps:bodyPr rot="0" vert="horz" wrap="square" lIns="91440" tIns="45720" rIns="91440" bIns="45720" anchor="t" anchorCtr="0">
                        <a:spAutoFit/>
                      </wps:bodyPr>
                    </wps:wsp>
                  </a:graphicData>
                </a:graphic>
                <wp14:sizeRelH relativeFrom="margin">
                  <wp14:pctWidth>103000</wp14:pctWidth>
                </wp14:sizeRelH>
                <wp14:sizeRelV relativeFrom="insideMargin">
                  <wp14:pctHeight>100000</wp14:pctHeight>
                </wp14:sizeRelV>
              </wp:anchor>
            </w:drawing>
          </mc:Choice>
          <mc:Fallback>
            <w:pict>
              <v:shapetype w14:anchorId="03E8F703" id="_x0000_t202" coordsize="21600,21600" o:spt="202" path="m,l,21600r21600,l21600,xe">
                <v:stroke joinstyle="miter"/>
                <v:path gradientshapeok="t" o:connecttype="rect"/>
              </v:shapetype>
              <v:shape id="Textfeld 2" o:spid="_x0000_s1026" type="#_x0000_t202" style="position:absolute;left:0;text-align:left;margin-left:0;margin-top:0;width:185.9pt;height:110.6pt;z-index:-251658240;visibility:visible;mso-wrap-style:square;mso-width-percent:1030;mso-height-percent:1000;mso-wrap-distance-left:0;mso-wrap-distance-top:0;mso-wrap-distance-right:0;mso-wrap-distance-bottom:0;mso-position-horizontal:center;mso-position-horizontal-relative:margin;mso-position-vertical:top;mso-position-vertical-relative:margin;mso-width-percent:1030;mso-height-percent:1000;mso-width-relative:margin;mso-height-relative:inner-margin-area;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" stroked="f">
                <v:textbox style="mso-fit-shape-to-text:t">
                  <w:txbxContent>
                    <w:p w14:paraId="45C2499D" w14:textId="77777777" w:rsidR="00E269EC" w:rsidRPr="00A44A51" w:rsidRDefault="00E269EC" w:rsidP="00E269EC">
                      <w:pPr>
                        <w:pStyle w:val="zDeckblatt"/>
                        <w:keepNext/>
                        <w:jc w:val="center"/>
                        <w:rPr>
                          <w:lang w:val="en-US"/>
                        </w:rPr>
                      </w:pPr>
                      <w:r w:rsidRPr="00A44A51">
                        <w:rPr>
                          <w:noProof/>
                          <w:lang w:val="en-US" w:eastAsia="de-DE"/>
                        </w:rPr>
                        <w:drawing>
                          <wp:inline distT="0" distB="0" distL="0" distR="0" wp14:anchorId="0791B105" wp14:editId="35C6EC79">
                            <wp:extent cx="4171950" cy="278130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8">
                                      <a:extLst>
                                        <a:ext uri="{28A0092B-C50C-407E-A947-70E740481C1C}">
                                          <a14:useLocalDpi xmlns:a14="http://schemas.microsoft.com/office/drawing/2010/main" val="0"/>
                                        </a:ext>
                                      </a:extLst>
                                    </a:blip>
                                    <a:stretch>
                                      <a:fillRect/>
                                    </a:stretch>
                                  </pic:blipFill>
                                  <pic:spPr>
                                    <a:xfrm>
                                      <a:off x="0" y="0"/>
                                      <a:ext cx="4176984" cy="2784656"/>
                                    </a:xfrm>
                                    <a:prstGeom prst="rect">
                                      <a:avLst/>
                                    </a:prstGeom>
                                  </pic:spPr>
                                </pic:pic>
                              </a:graphicData>
                            </a:graphic>
                          </wp:inline>
                        </w:drawing>
                      </w:r>
                    </w:p>
                    <w:p w14:paraId="71AD8EF1" w14:textId="66849A32" w:rsidR="00E269EC" w:rsidRPr="00D64655" w:rsidRDefault="00E269EC" w:rsidP="004F68D9">
                      <w:pPr>
                        <w:pStyle w:val="zDeckblatt"/>
                        <w:keepNext/>
                        <w:jc w:val="left"/>
                        <w:rPr>
                          <w:rFonts w:cs="Nirmala UI"/>
                          <w:szCs w:val="17"/>
                          <w:lang w:val="en-US"/>
                        </w:rPr>
                      </w:pPr>
                      <w:r w:rsidRPr="00E51467">
                        <w:rPr>
                          <w:rFonts w:ascii="Lora SemiBold" w:hAnsi="Lora SemiBold" w:cs="Nirmala UI"/>
                          <w:sz w:val="18"/>
                          <w:szCs w:val="18"/>
                          <w:lang w:val="en-US"/>
                        </w:rPr>
                        <w:t>Figure X</w:t>
                      </w:r>
                      <w:r w:rsidR="00E51467">
                        <w:rPr>
                          <w:rFonts w:cs="Nirmala UI"/>
                          <w:szCs w:val="17"/>
                          <w:lang w:val="en-US"/>
                        </w:rPr>
                        <w:t xml:space="preserve">   </w:t>
                      </w:r>
                      <w:r w:rsidR="00475B5E">
                        <w:rPr>
                          <w:rFonts w:cs="Nirmala UI"/>
                          <w:szCs w:val="17"/>
                          <w:lang w:val="en-US"/>
                        </w:rPr>
                        <w:t>Title (you will have to manually edit the number X)</w:t>
                      </w:r>
                    </w:p>
                    <w:p w14:paraId="4D7EC0D4" w14:textId="22FE4BA2" w:rsidR="00E269EC" w:rsidRPr="00D64655" w:rsidRDefault="00E269EC" w:rsidP="003968E9">
                      <w:pPr>
                        <w:pStyle w:val="Tabellenunterschrift"/>
                        <w:spacing w:before="20" w:after="200" w:line="240" w:lineRule="auto"/>
                        <w:rPr>
                          <w:rFonts w:cs="Nirmala UI"/>
                          <w:sz w:val="14"/>
                          <w:szCs w:val="14"/>
                          <w:lang w:val="en-US"/>
                        </w:rPr>
                      </w:pPr>
                      <w:r w:rsidRPr="00475B5E">
                        <w:rPr>
                          <w:rFonts w:ascii="Lora SemiBold" w:hAnsi="Lora SemiBold" w:cs="Nirmala UI Semilight"/>
                          <w:iCs/>
                          <w:sz w:val="14"/>
                          <w:szCs w:val="14"/>
                          <w:lang w:val="en-US"/>
                        </w:rPr>
                        <w:t>Note</w:t>
                      </w:r>
                      <w:r w:rsidR="003714A0" w:rsidRPr="00475B5E">
                        <w:rPr>
                          <w:rFonts w:ascii="Lora SemiBold" w:hAnsi="Lora SemiBold" w:cs="Nirmala UI Semilight"/>
                          <w:sz w:val="14"/>
                          <w:szCs w:val="14"/>
                          <w:lang w:val="en-US"/>
                        </w:rPr>
                        <w:t>:</w:t>
                      </w:r>
                      <w:r w:rsidR="00475B5E">
                        <w:rPr>
                          <w:rFonts w:cs="Nirmala UI"/>
                          <w:sz w:val="14"/>
                          <w:szCs w:val="14"/>
                          <w:lang w:val="en-US"/>
                        </w:rPr>
                        <w:t xml:space="preserve"> This figure and description </w:t>
                      </w:r>
                      <w:r w:rsidR="00203AC9">
                        <w:rPr>
                          <w:rFonts w:cs="Nirmala UI"/>
                          <w:sz w:val="14"/>
                          <w:szCs w:val="14"/>
                          <w:lang w:val="en-US"/>
                        </w:rPr>
                        <w:t>are</w:t>
                      </w:r>
                      <w:r w:rsidR="00475B5E">
                        <w:rPr>
                          <w:rFonts w:cs="Nirmala UI"/>
                          <w:sz w:val="14"/>
                          <w:szCs w:val="14"/>
                          <w:lang w:val="en-US"/>
                        </w:rPr>
                        <w:t xml:space="preserve"> in a text box</w:t>
                      </w:r>
                      <w:r w:rsidRPr="00D64655">
                        <w:rPr>
                          <w:rFonts w:cs="Nirmala UI"/>
                          <w:sz w:val="14"/>
                          <w:szCs w:val="14"/>
                          <w:lang w:val="en-US"/>
                        </w:rPr>
                        <w:t>.</w:t>
                      </w:r>
                      <w:r w:rsidR="00203AC9">
                        <w:rPr>
                          <w:rFonts w:cs="Nirmala UI"/>
                          <w:sz w:val="14"/>
                          <w:szCs w:val="14"/>
                          <w:lang w:val="en-US"/>
                        </w:rPr>
                        <w:t xml:space="preserve"> For new figures copy the text box, replace the figure </w:t>
                      </w:r>
                      <w:proofErr w:type="gramStart"/>
                      <w:r w:rsidR="00203AC9">
                        <w:rPr>
                          <w:rFonts w:cs="Nirmala UI"/>
                          <w:sz w:val="14"/>
                          <w:szCs w:val="14"/>
                          <w:lang w:val="en-US"/>
                        </w:rPr>
                        <w:t>an</w:t>
                      </w:r>
                      <w:proofErr w:type="gramEnd"/>
                      <w:r w:rsidR="00203AC9">
                        <w:rPr>
                          <w:rFonts w:cs="Nirmala UI"/>
                          <w:sz w:val="14"/>
                          <w:szCs w:val="14"/>
                          <w:lang w:val="en-US"/>
                        </w:rPr>
                        <w:t xml:space="preserve"> text,</w:t>
                      </w:r>
                      <w:r w:rsidR="00475B5E">
                        <w:rPr>
                          <w:rFonts w:cs="Nirmala UI"/>
                          <w:sz w:val="14"/>
                          <w:szCs w:val="14"/>
                          <w:lang w:val="en-US"/>
                        </w:rPr>
                        <w:t xml:space="preserve"> then place th</w:t>
                      </w:r>
                      <w:r w:rsidR="00203AC9">
                        <w:rPr>
                          <w:rFonts w:cs="Nirmala UI"/>
                          <w:sz w:val="14"/>
                          <w:szCs w:val="14"/>
                          <w:lang w:val="en-US"/>
                        </w:rPr>
                        <w:t>e</w:t>
                      </w:r>
                      <w:r w:rsidR="00475B5E">
                        <w:rPr>
                          <w:rFonts w:cs="Nirmala UI"/>
                          <w:sz w:val="14"/>
                          <w:szCs w:val="14"/>
                          <w:lang w:val="en-US"/>
                        </w:rPr>
                        <w:t xml:space="preserve"> box at the top or bottom of the page where it should be. This is finnicky. </w:t>
                      </w:r>
                      <w:r w:rsidR="00203AC9">
                        <w:rPr>
                          <w:rFonts w:cs="Nirmala UI"/>
                          <w:sz w:val="14"/>
                          <w:szCs w:val="14"/>
                          <w:lang w:val="en-US"/>
                        </w:rPr>
                        <w:t>Word can do the horizontal and vertical placement at the top of the page, look for the correct option.</w:t>
                      </w:r>
                    </w:p>
                  </w:txbxContent>
                </v:textbox>
                <w10:wrap type="tight" anchorx="margin" anchory="margin"/>
              </v:shape>
            </w:pict>
          </mc:Fallback>
        </mc:AlternateContent>
      </w:r>
      <w:r w:rsidR="008247BB">
        <w:rPr>
          <w:lang w:val="en-US"/>
        </w:rPr>
        <w:t>M</w:t>
      </w:r>
      <w:r w:rsidRPr="00F13902">
        <w:rPr>
          <w:lang w:val="en-US"/>
        </w:rPr>
        <w:t>arket risks only shape welfare preferences when the risks are readily observable and when workers are primed to consider their future material wellbeing.</w:t>
      </w:r>
      <w:r w:rsidR="00B67BE0">
        <w:rPr>
          <w:rStyle w:val="FootnoteReference"/>
          <w:lang w:val="en-US"/>
        </w:rPr>
        <w:footnoteReference w:id="2"/>
      </w:r>
      <w:r w:rsidR="008247BB">
        <w:rPr>
          <w:lang w:val="en-US"/>
        </w:rPr>
        <w:t xml:space="preserve"> Here is more text.</w:t>
      </w:r>
      <w:r w:rsidR="008247BB" w:rsidRPr="008247BB">
        <w:rPr>
          <w:lang w:val="en-US"/>
        </w:rPr>
        <w:t xml:space="preserve"> </w:t>
      </w:r>
      <w:r w:rsidR="008247BB" w:rsidRPr="00F13902">
        <w:rPr>
          <w:lang w:val="en-US"/>
        </w:rPr>
        <w:t>Bounded rationality theory therefore expects null relationships with policy preferences.</w:t>
      </w:r>
      <w:r w:rsidR="008247BB" w:rsidRPr="008247BB">
        <w:rPr>
          <w:lang w:val="en-US"/>
        </w:rPr>
        <w:t xml:space="preserve"> </w:t>
      </w:r>
      <w:r w:rsidR="008247BB" w:rsidRPr="00F13902">
        <w:rPr>
          <w:lang w:val="en-US"/>
        </w:rPr>
        <w:t xml:space="preserve">Bounded </w:t>
      </w:r>
      <w:r w:rsidR="008247BB" w:rsidRPr="00F13902">
        <w:rPr>
          <w:lang w:val="en-US"/>
        </w:rPr>
        <w:lastRenderedPageBreak/>
        <w:t>rationality theory therefore expects null relationships with policy preferences.</w:t>
      </w:r>
    </w:p>
    <w:p w14:paraId="398D108E" w14:textId="551D0E61" w:rsidR="0077737B" w:rsidRPr="0077737B" w:rsidRDefault="0077737B" w:rsidP="0077737B">
      <w:pPr>
        <w:pStyle w:val="Heading3"/>
        <w:rPr>
          <w:vanish/>
          <w:lang w:val="en-US"/>
          <w:specVanish/>
        </w:rPr>
      </w:pPr>
      <w:r>
        <w:rPr>
          <w:lang w:val="en-US"/>
        </w:rPr>
        <w:t>Headline3.</w:t>
      </w:r>
    </w:p>
    <w:p w14:paraId="79CAB231" w14:textId="2EA96377" w:rsidR="00F13902" w:rsidRPr="0077737B" w:rsidRDefault="0077737B" w:rsidP="0077737B">
      <w:pPr>
        <w:rPr>
          <w:vanish/>
          <w:lang w:val="en-US"/>
          <w:specVanish/>
        </w:rPr>
      </w:pPr>
      <w:r>
        <w:rPr>
          <w:lang w:val="en-US"/>
        </w:rPr>
        <w:t xml:space="preserve"> </w:t>
      </w:r>
      <w:r w:rsidR="00203AC9">
        <w:rPr>
          <w:lang w:val="en-US"/>
        </w:rPr>
        <w:t xml:space="preserve">In same line! </w:t>
      </w:r>
      <w:r w:rsidR="00F13902" w:rsidRPr="00F13902">
        <w:rPr>
          <w:lang w:val="en-US"/>
        </w:rPr>
        <w:t>The empirical expectations of the bounded rationality framework are that especially the realized risk unemployment and to a lesser extent individual risks such as temporary employment should be influential in preference formation. These risks can be easily observed, and concerns about the future are especially salient in the case of unemployment. Occupational risks, in contrast, are difficult to observe and exposure to them does not prime workers to consider their future welfare. Bounded rationality theory therefore expects null relationships with policy preferences.</w:t>
      </w:r>
    </w:p>
    <w:p w14:paraId="70230705" w14:textId="2DE6EC02" w:rsidR="00F13902" w:rsidRPr="0077737B" w:rsidRDefault="0077737B" w:rsidP="00F13902">
      <w:pPr>
        <w:rPr>
          <w:vanish/>
          <w:lang w:val="en-US"/>
          <w:specVanish/>
        </w:rPr>
      </w:pPr>
      <w:r>
        <w:rPr>
          <w:lang w:val="en-US"/>
        </w:rPr>
        <w:t xml:space="preserve"> </w:t>
      </w:r>
      <w:r w:rsidR="00F13902" w:rsidRPr="00F13902">
        <w:rPr>
          <w:lang w:val="en-US"/>
        </w:rPr>
        <w:t xml:space="preserve">The theoretical expectations are largely confirmed with quantitative analyses of two survey datasets. Both datasets are longitudinal, which allows for more credible effect identification compared to the usual cross-sectional approach. I first use individual-level panel data from the Swiss Household Panel (SHP). The empirical analysis evaluates whether different objective risk factors are related to perceived risks, and whether different risks (both perceived and objective) are related to welfare preferences. The results show that occupational risks such as occupational unemployment are only inconsistently and weakly related to </w:t>
      </w:r>
      <w:r w:rsidR="00F13902" w:rsidRPr="00F13902">
        <w:rPr>
          <w:lang w:val="en-US"/>
        </w:rPr>
        <w:lastRenderedPageBreak/>
        <w:t>perceived economic risk, while workers exposed to individual risks such as fixed-term contracts consistently feel threatened. Furthermore, only the realized risk unemployment consistently increases demand for welfare. The risks the currently employed are exposed to (occupational risks, individual risks, and even perceived risks) leave welfare preferences unchanged.</w:t>
      </w:r>
    </w:p>
    <w:p w14:paraId="58E6471A" w14:textId="1D871BDE" w:rsidR="007555A1" w:rsidRPr="007555A1" w:rsidRDefault="0077737B" w:rsidP="007555A1">
      <w:pPr>
        <w:pStyle w:val="Heading3"/>
        <w:rPr>
          <w:vanish/>
          <w:lang w:val="en-US"/>
          <w:specVanish/>
        </w:rPr>
      </w:pPr>
      <w:r>
        <w:rPr>
          <w:lang w:val="en-US"/>
        </w:rPr>
        <w:t xml:space="preserve"> </w:t>
      </w:r>
      <w:r w:rsidR="00475B5E">
        <w:rPr>
          <w:lang w:val="en-US"/>
        </w:rPr>
        <w:t>Headline3</w:t>
      </w:r>
      <w:r w:rsidR="007555A1">
        <w:rPr>
          <w:lang w:val="en-US"/>
        </w:rPr>
        <w:t xml:space="preserve">. </w:t>
      </w:r>
    </w:p>
    <w:p w14:paraId="138283B4" w14:textId="77777777" w:rsidR="0077737B" w:rsidRPr="0077737B" w:rsidRDefault="007555A1" w:rsidP="0077737B">
      <w:pPr>
        <w:pStyle w:val="StandardersterAbsatz"/>
        <w:rPr>
          <w:vanish/>
          <w:lang w:val="en-US"/>
          <w:specVanish/>
        </w:rPr>
      </w:pPr>
      <w:r>
        <w:rPr>
          <w:lang w:val="en-US"/>
        </w:rPr>
        <w:t xml:space="preserve"> </w:t>
      </w:r>
      <w:r w:rsidR="00F13902" w:rsidRPr="00F13902">
        <w:rPr>
          <w:lang w:val="en-US"/>
        </w:rPr>
        <w:t>This study suggests that risk can be important in the formation of welfare preferences, but this is not always the case. Only realized unemployment and the national exposure of employed workers, especially on the occupational level, may</w:t>
      </w:r>
    </w:p>
    <w:p w14:paraId="7CDFAF4C" w14:textId="77777777" w:rsidR="0077737B" w:rsidRPr="0077737B" w:rsidRDefault="0077737B" w:rsidP="0077737B">
      <w:pPr>
        <w:rPr>
          <w:vanish/>
          <w:lang w:val="en-US"/>
          <w:specVanish/>
        </w:rPr>
      </w:pPr>
      <w:r>
        <w:rPr>
          <w:lang w:val="en-US"/>
        </w:rPr>
        <w:t xml:space="preserve"> </w:t>
      </w:r>
    </w:p>
    <w:p w14:paraId="3BBCE8B2" w14:textId="071ABA7F" w:rsidR="00475B5E" w:rsidRDefault="001B4B28" w:rsidP="0077737B">
      <w:pPr>
        <w:rPr>
          <w:lang w:val="en-US"/>
        </w:rPr>
      </w:pPr>
      <w:r>
        <w:rPr>
          <w:lang w:val="en-US"/>
        </w:rPr>
        <w:t>…</w:t>
      </w:r>
    </w:p>
    <w:p w14:paraId="422B4127" w14:textId="154DDF37" w:rsidR="001B4B28" w:rsidRDefault="0042403A" w:rsidP="0042403A">
      <w:pPr>
        <w:pStyle w:val="Heading1"/>
        <w:rPr>
          <w:lang w:val="en-US"/>
        </w:rPr>
      </w:pPr>
      <w:r>
        <w:rPr>
          <w:lang w:val="en-US"/>
        </w:rPr>
        <w:t>Bibliographie</w:t>
      </w:r>
    </w:p>
    <w:p w14:paraId="05AEC155" w14:textId="77777777" w:rsidR="001B4B28" w:rsidRPr="001B4B28" w:rsidRDefault="001B4B28" w:rsidP="001B4B28">
      <w:pPr>
        <w:pStyle w:val="Bibliography"/>
        <w:rPr>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Pr="001B4B28">
        <w:rPr>
          <w:lang w:val="en-US"/>
        </w:rPr>
        <w:t xml:space="preserve">Bischof, Daniel, and Markus Wagner. 2019. “Do Voters Polarize When Radical Parties Enter Parliament?” </w:t>
      </w:r>
      <w:r w:rsidRPr="001B4B28">
        <w:rPr>
          <w:i/>
          <w:iCs/>
          <w:lang w:val="en-US"/>
        </w:rPr>
        <w:t>American Journal of Political Science</w:t>
      </w:r>
      <w:r w:rsidRPr="001B4B28">
        <w:rPr>
          <w:lang w:val="en-US"/>
        </w:rPr>
        <w:t xml:space="preserve"> 63(4): 888–904. doi:10.1111/ajps.12449.</w:t>
      </w:r>
    </w:p>
    <w:p w14:paraId="1A9581A0" w14:textId="7064ECA5" w:rsidR="001B4B28" w:rsidRDefault="001B4B28" w:rsidP="0077737B">
      <w:pPr>
        <w:rPr>
          <w:lang w:val="en-US"/>
        </w:rPr>
      </w:pPr>
      <w:r>
        <w:rPr>
          <w:lang w:val="en-US"/>
        </w:rPr>
        <w:fldChar w:fldCharType="end"/>
      </w:r>
    </w:p>
    <w:p w14:paraId="469707ED" w14:textId="77777777" w:rsidR="00C24866" w:rsidRDefault="00C24866" w:rsidP="0077737B">
      <w:pPr>
        <w:rPr>
          <w:lang w:val="en-US"/>
        </w:rPr>
      </w:pPr>
    </w:p>
    <w:p w14:paraId="4E0E1F58" w14:textId="77777777" w:rsidR="00C24866" w:rsidRDefault="00C24866" w:rsidP="0077737B">
      <w:pPr>
        <w:rPr>
          <w:lang w:val="en-US"/>
        </w:rPr>
      </w:pPr>
    </w:p>
    <w:p w14:paraId="280D3194" w14:textId="77777777" w:rsidR="00C24866" w:rsidRDefault="00C24866" w:rsidP="0077737B">
      <w:pPr>
        <w:rPr>
          <w:lang w:val="en-US"/>
        </w:rPr>
      </w:pPr>
    </w:p>
    <w:p w14:paraId="67F195AB" w14:textId="77777777" w:rsidR="00C24866" w:rsidRDefault="00C24866" w:rsidP="0077737B">
      <w:pPr>
        <w:rPr>
          <w:lang w:val="en-US"/>
        </w:rPr>
      </w:pPr>
    </w:p>
    <w:p w14:paraId="54ECB1B4" w14:textId="77777777" w:rsidR="00C24866" w:rsidRDefault="00C24866" w:rsidP="0077737B">
      <w:pPr>
        <w:rPr>
          <w:lang w:val="en-US"/>
        </w:rPr>
      </w:pPr>
    </w:p>
    <w:p w14:paraId="61401C9E" w14:textId="34A38134" w:rsidR="00C24866" w:rsidRDefault="00C24866" w:rsidP="00C24866">
      <w:pPr>
        <w:pStyle w:val="Heading1"/>
        <w:rPr>
          <w:lang w:val="en-US"/>
        </w:rPr>
      </w:pPr>
      <w:r>
        <w:rPr>
          <w:lang w:val="en-US"/>
        </w:rPr>
        <w:lastRenderedPageBreak/>
        <w:t>Anhang</w:t>
      </w:r>
    </w:p>
    <w:p w14:paraId="47BE0139" w14:textId="71232348" w:rsidR="00C24866" w:rsidRDefault="00C24866" w:rsidP="00C24866">
      <w:pPr>
        <w:pStyle w:val="StandardersterAbsatz"/>
        <w:rPr>
          <w:lang w:val="en-US"/>
        </w:rPr>
      </w:pPr>
      <w:proofErr w:type="spellStart"/>
      <w:r>
        <w:rPr>
          <w:lang w:val="en-US"/>
        </w:rPr>
        <w:t>Hier</w:t>
      </w:r>
      <w:proofErr w:type="spellEnd"/>
      <w:r>
        <w:rPr>
          <w:lang w:val="en-US"/>
        </w:rPr>
        <w:t xml:space="preserve"> </w:t>
      </w:r>
      <w:proofErr w:type="spellStart"/>
      <w:r>
        <w:rPr>
          <w:lang w:val="en-US"/>
        </w:rPr>
        <w:t>beginnt</w:t>
      </w:r>
      <w:proofErr w:type="spellEnd"/>
      <w:r>
        <w:rPr>
          <w:lang w:val="en-US"/>
        </w:rPr>
        <w:t xml:space="preserve"> der </w:t>
      </w:r>
      <w:proofErr w:type="spellStart"/>
      <w:r>
        <w:rPr>
          <w:lang w:val="en-US"/>
        </w:rPr>
        <w:t>Anhang</w:t>
      </w:r>
      <w:proofErr w:type="spellEnd"/>
      <w:r>
        <w:rPr>
          <w:lang w:val="en-US"/>
        </w:rPr>
        <w:t xml:space="preserve">. </w:t>
      </w:r>
    </w:p>
    <w:p w14:paraId="7AB07B6B" w14:textId="10606101" w:rsidR="009304BE" w:rsidRPr="009304BE" w:rsidRDefault="009304BE" w:rsidP="009304BE">
      <w:r w:rsidRPr="009304BE">
        <w:t xml:space="preserve">Bsp. Muss hier die </w:t>
      </w:r>
      <w:hyperlink r:id="rId9" w:history="1">
        <w:r w:rsidRPr="009304BE">
          <w:rPr>
            <w:rStyle w:val="Hyperlink"/>
            <w:sz w:val="24"/>
          </w:rPr>
          <w:t>Plagiatserklä</w:t>
        </w:r>
        <w:r w:rsidRPr="009304BE">
          <w:rPr>
            <w:rStyle w:val="Hyperlink"/>
            <w:sz w:val="24"/>
          </w:rPr>
          <w:t>r</w:t>
        </w:r>
        <w:r w:rsidRPr="009304BE">
          <w:rPr>
            <w:rStyle w:val="Hyperlink"/>
            <w:sz w:val="24"/>
          </w:rPr>
          <w:t>ung</w:t>
        </w:r>
      </w:hyperlink>
      <w:r>
        <w:t xml:space="preserve"> eingefügt werden als Scan (oder im PDF) mit Unterschrift. </w:t>
      </w:r>
    </w:p>
    <w:sectPr w:rsidR="009304BE" w:rsidRPr="009304BE" w:rsidSect="0077737B">
      <w:headerReference w:type="even" r:id="rId10"/>
      <w:headerReference w:type="default" r:id="rId11"/>
      <w:footerReference w:type="even" r:id="rId12"/>
      <w:footerReference w:type="default" r:id="rId13"/>
      <w:headerReference w:type="first" r:id="rId14"/>
      <w:footerReference w:type="first" r:id="rId15"/>
      <w:type w:val="continuous"/>
      <w:pgSz w:w="8845" w:h="13268" w:code="9"/>
      <w:pgMar w:top="1077" w:right="1077" w:bottom="238" w:left="1077" w:header="624" w:footer="68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1599988" w14:textId="77777777" w:rsidR="007248E7" w:rsidRDefault="007248E7" w:rsidP="002670DC">
      <w:r>
        <w:separator/>
      </w:r>
    </w:p>
  </w:endnote>
  <w:endnote w:type="continuationSeparator" w:id="0">
    <w:p w14:paraId="0027BED9" w14:textId="77777777" w:rsidR="007248E7" w:rsidRDefault="007248E7" w:rsidP="002670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Lora">
    <w:panose1 w:val="00000000000000000000"/>
    <w:charset w:val="4D"/>
    <w:family w:val="auto"/>
    <w:pitch w:val="variable"/>
    <w:sig w:usb0="A00002FF" w:usb1="5000204B" w:usb2="00000000" w:usb3="00000000" w:csb0="00000097" w:csb1="00000000"/>
  </w:font>
  <w:font w:name="Lora SemiBold">
    <w:altName w:val="Calibri"/>
    <w:panose1 w:val="020B0604020202020204"/>
    <w:charset w:val="00"/>
    <w:family w:val="auto"/>
    <w:pitch w:val="variable"/>
    <w:sig w:usb0="A00002FF" w:usb1="5000204B" w:usb2="00000000" w:usb3="00000000" w:csb0="00000097" w:csb1="00000000"/>
  </w:font>
  <w:font w:name="Lora Medium">
    <w:panose1 w:val="00000000000000000000"/>
    <w:charset w:val="4D"/>
    <w:family w:val="auto"/>
    <w:pitch w:val="variable"/>
    <w:sig w:usb0="A00002FF" w:usb1="5000204B" w:usb2="00000000" w:usb3="00000000" w:csb0="00000097" w:csb1="00000000"/>
  </w:font>
  <w:font w:name="Calibri Light">
    <w:panose1 w:val="020F0302020204030204"/>
    <w:charset w:val="00"/>
    <w:family w:val="swiss"/>
    <w:pitch w:val="variable"/>
    <w:sig w:usb0="E0002AFF" w:usb1="C000247B" w:usb2="00000009" w:usb3="00000000" w:csb0="000001FF" w:csb1="00000000"/>
  </w:font>
  <w:font w:name="Montserrat">
    <w:panose1 w:val="00000500000000000000"/>
    <w:charset w:val="4D"/>
    <w:family w:val="auto"/>
    <w:pitch w:val="variable"/>
    <w:sig w:usb0="2000020F" w:usb1="00000003" w:usb2="00000000" w:usb3="00000000" w:csb0="00000197" w:csb1="00000000"/>
  </w:font>
  <w:font w:name="Arial">
    <w:panose1 w:val="020B0604020202020204"/>
    <w:charset w:val="00"/>
    <w:family w:val="swiss"/>
    <w:pitch w:val="variable"/>
    <w:sig w:usb0="E0002EFF" w:usb1="C000785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502040204020203"/>
    <w:charset w:val="00"/>
    <w:family w:val="swiss"/>
    <w:pitch w:val="variable"/>
    <w:sig w:usb0="E4002EFF" w:usb1="C000E47F" w:usb2="00000009" w:usb3="00000000" w:csb0="000001FF" w:csb1="00000000"/>
  </w:font>
  <w:font w:name="CMU Serif">
    <w:panose1 w:val="020B0604020202020204"/>
    <w:charset w:val="00"/>
    <w:family w:val="auto"/>
    <w:pitch w:val="variable"/>
    <w:sig w:usb0="E10002FF" w:usb1="5201E9EB" w:usb2="02020004" w:usb3="00000000" w:csb0="0000019F" w:csb1="00000000"/>
  </w:font>
  <w:font w:name="Montserrat SemiBold">
    <w:panose1 w:val="00000700000000000000"/>
    <w:charset w:val="4D"/>
    <w:family w:val="auto"/>
    <w:pitch w:val="variable"/>
    <w:sig w:usb0="2000020F" w:usb1="00000003" w:usb2="00000000" w:usb3="00000000" w:csb0="00000197" w:csb1="00000000"/>
  </w:font>
  <w:font w:name="Nirmala UI">
    <w:panose1 w:val="020B0502040204020203"/>
    <w:charset w:val="00"/>
    <w:family w:val="swiss"/>
    <w:pitch w:val="variable"/>
    <w:sig w:usb0="80FF8023" w:usb1="0200004A" w:usb2="00000200" w:usb3="00000000" w:csb0="00000001" w:csb1="00000000"/>
  </w:font>
  <w:font w:name="Nirmala UI Semilight">
    <w:panose1 w:val="020B04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C7DEE3" w14:textId="787B6538" w:rsidR="00A523E0" w:rsidRPr="00FC49CC" w:rsidRDefault="00A523E0" w:rsidP="00FC49CC">
    <w:pPr>
      <w:pStyle w:val="Footer"/>
      <w:spacing w:line="240" w:lineRule="auto"/>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DDC87F" w14:textId="77C21392" w:rsidR="00A523E0" w:rsidRPr="00240390" w:rsidRDefault="00A523E0" w:rsidP="00240390">
    <w:pPr>
      <w:pStyle w:val="Footer"/>
      <w:spacing w:line="240" w:lineRule="auto"/>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AC0082" w14:textId="77777777" w:rsidR="00DF2096" w:rsidRDefault="00DF2096" w:rsidP="00B6564A">
    <w:pPr>
      <w:pStyle w:val="Footer"/>
      <w:spacing w:before="20" w:line="240" w:lineRule="auto"/>
      <w:ind w:firstLine="0"/>
      <w:rPr>
        <w:rFonts w:ascii="Lora SemiBold" w:hAnsi="Lora SemiBold" w:cs="Nirmala UI Semilight"/>
        <w:sz w:val="14"/>
        <w:szCs w:val="14"/>
        <w:lang w:val="en-US"/>
      </w:rPr>
    </w:pPr>
  </w:p>
  <w:p w14:paraId="3763ACE7" w14:textId="72EF26AF" w:rsidR="00A523E0" w:rsidRPr="003F2ECA" w:rsidRDefault="00E2232D" w:rsidP="00B6564A">
    <w:pPr>
      <w:pStyle w:val="Footer"/>
      <w:spacing w:before="20" w:line="240" w:lineRule="auto"/>
      <w:ind w:firstLine="0"/>
      <w:rPr>
        <w:sz w:val="14"/>
        <w:szCs w:val="14"/>
        <w:lang w:val="en-US"/>
      </w:rPr>
    </w:pPr>
    <w:r w:rsidRPr="003F2ECA">
      <w:rPr>
        <w:rFonts w:ascii="Lora SemiBold" w:hAnsi="Lora SemiBold" w:cs="Nirmala UI Semilight"/>
        <w:sz w:val="14"/>
        <w:szCs w:val="14"/>
        <w:lang w:val="en-US"/>
      </w:rPr>
      <w:t>Replication material</w:t>
    </w:r>
    <w:r w:rsidR="003874B4" w:rsidRPr="003F2ECA">
      <w:rPr>
        <w:rFonts w:ascii="Lora SemiBold" w:hAnsi="Lora SemiBold" w:cs="Nirmala UI Semilight"/>
        <w:sz w:val="14"/>
        <w:szCs w:val="14"/>
        <w:lang w:val="en-US"/>
      </w:rPr>
      <w:t>.</w:t>
    </w:r>
    <w:r w:rsidR="008D4026" w:rsidRPr="003F2ECA">
      <w:rPr>
        <w:sz w:val="14"/>
        <w:szCs w:val="14"/>
        <w:lang w:val="en-US"/>
      </w:rPr>
      <w:t xml:space="preserve"> </w:t>
    </w:r>
    <w:r w:rsidR="00475B5E">
      <w:rPr>
        <w:sz w:val="14"/>
        <w:szCs w:val="14"/>
        <w:lang w:val="en-US"/>
      </w:rPr>
      <w:t>xxx</w:t>
    </w:r>
    <w:r w:rsidR="008D4026" w:rsidRPr="003F2ECA">
      <w:rPr>
        <w:rStyle w:val="Hyperlink"/>
        <w:sz w:val="14"/>
        <w:szCs w:val="14"/>
        <w:lang w:val="en-US"/>
      </w:rPr>
      <w:t>.</w:t>
    </w:r>
  </w:p>
  <w:p w14:paraId="5F4DA3D1" w14:textId="3B6B8560" w:rsidR="007555A1" w:rsidRPr="00313B4F" w:rsidRDefault="00E2232D" w:rsidP="00B6564A">
    <w:pPr>
      <w:pStyle w:val="Footer"/>
      <w:spacing w:before="20" w:after="160" w:line="240" w:lineRule="auto"/>
      <w:ind w:firstLine="0"/>
      <w:rPr>
        <w:sz w:val="14"/>
        <w:szCs w:val="14"/>
        <w:lang w:val="en-US"/>
      </w:rPr>
    </w:pPr>
    <w:r w:rsidRPr="00313B4F">
      <w:rPr>
        <w:rFonts w:ascii="Lora SemiBold" w:hAnsi="Lora SemiBold" w:cs="Nirmala UI Semilight"/>
        <w:sz w:val="14"/>
        <w:szCs w:val="14"/>
        <w:lang w:val="en-US"/>
      </w:rPr>
      <w:t>Acknowledgements</w:t>
    </w:r>
    <w:r w:rsidR="004F68D9" w:rsidRPr="00313B4F">
      <w:rPr>
        <w:rFonts w:ascii="Lora SemiBold" w:hAnsi="Lora SemiBold" w:cs="Nirmala UI Semilight"/>
        <w:sz w:val="14"/>
        <w:szCs w:val="14"/>
        <w:lang w:val="en-US"/>
      </w:rPr>
      <w:t>.</w:t>
    </w:r>
    <w:r w:rsidR="007555A1" w:rsidRPr="00313B4F">
      <w:rPr>
        <w:sz w:val="14"/>
        <w:szCs w:val="14"/>
        <w:lang w:val="en-US"/>
      </w:rPr>
      <w:t xml:space="preserve"> </w:t>
    </w:r>
    <w:r w:rsidR="00475B5E">
      <w:rPr>
        <w:sz w:val="14"/>
        <w:szCs w:val="14"/>
        <w:lang w:val="en-US"/>
      </w:rPr>
      <w:t>xxx</w:t>
    </w:r>
    <w:r w:rsidRPr="00313B4F">
      <w:rPr>
        <w:sz w:val="14"/>
        <w:szCs w:val="14"/>
        <w:lang w:val="en-US"/>
      </w:rP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A824F9F" w14:textId="77777777" w:rsidR="007248E7" w:rsidRPr="0045761B" w:rsidRDefault="007248E7" w:rsidP="0045761B">
      <w:pPr>
        <w:pStyle w:val="Footer"/>
        <w:spacing w:line="240" w:lineRule="auto"/>
        <w:ind w:firstLine="261"/>
      </w:pPr>
    </w:p>
  </w:footnote>
  <w:footnote w:type="continuationSeparator" w:id="0">
    <w:p w14:paraId="5B6F2C28" w14:textId="77777777" w:rsidR="007248E7" w:rsidRPr="0045761B" w:rsidRDefault="007248E7" w:rsidP="0045761B">
      <w:pPr>
        <w:pStyle w:val="Footer"/>
        <w:spacing w:line="240" w:lineRule="auto"/>
        <w:ind w:firstLine="0"/>
      </w:pPr>
    </w:p>
  </w:footnote>
  <w:footnote w:type="continuationNotice" w:id="1">
    <w:p w14:paraId="6EC9122E" w14:textId="77777777" w:rsidR="007248E7" w:rsidRPr="0045761B" w:rsidRDefault="007248E7" w:rsidP="0045761B">
      <w:pPr>
        <w:pStyle w:val="Footer"/>
        <w:spacing w:line="240" w:lineRule="auto"/>
        <w:ind w:firstLine="0"/>
      </w:pPr>
    </w:p>
  </w:footnote>
  <w:footnote w:id="2">
    <w:p w14:paraId="1DFE5DBF" w14:textId="043AF9E0" w:rsidR="00B67BE0" w:rsidRPr="00E12D7C" w:rsidRDefault="00B67BE0" w:rsidP="00372A36">
      <w:pPr>
        <w:pStyle w:val="FootnoteText"/>
        <w:rPr>
          <w:lang w:val="en-US"/>
        </w:rPr>
      </w:pPr>
      <w:r w:rsidRPr="00372A36">
        <w:rPr>
          <w:rStyle w:val="FootnoteReference"/>
          <w:vertAlign w:val="baseline"/>
        </w:rPr>
        <w:footnoteRef/>
      </w:r>
      <w:r w:rsidRPr="00E12D7C">
        <w:rPr>
          <w:lang w:val="en-US"/>
        </w:rPr>
        <w:t xml:space="preserve"> </w:t>
      </w:r>
      <w:r w:rsidR="00475B5E">
        <w:rPr>
          <w:lang w:val="en-US"/>
        </w:rPr>
        <w:t>Footnote text</w:t>
      </w:r>
      <w:r w:rsidRPr="00E12D7C">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EE4E5B" w:rsidRPr="00475B5E" w14:paraId="39073F97" w14:textId="6BCB935D" w:rsidTr="004E1EAC">
      <w:tc>
        <w:tcPr>
          <w:tcW w:w="217" w:type="pct"/>
          <w:vAlign w:val="center"/>
        </w:tcPr>
        <w:sdt>
          <w:sdtPr>
            <w:rPr>
              <w:rFonts w:cs="Nirmala UI"/>
              <w:szCs w:val="19"/>
            </w:rPr>
            <w:id w:val="360720933"/>
            <w:docPartObj>
              <w:docPartGallery w:val="Page Numbers (Bottom of Page)"/>
              <w:docPartUnique/>
            </w:docPartObj>
          </w:sdtPr>
          <w:sdtContent>
            <w:p w14:paraId="37BF1206" w14:textId="24B86CDA" w:rsidR="00EE4E5B" w:rsidRPr="00A57B56" w:rsidRDefault="00EE4E5B" w:rsidP="00997984">
              <w:pPr>
                <w:pStyle w:val="Footer"/>
                <w:spacing w:line="288" w:lineRule="auto"/>
                <w:ind w:firstLine="0"/>
                <w:jc w:val="left"/>
                <w:rPr>
                  <w:rFonts w:cs="Nirmala UI"/>
                  <w:szCs w:val="19"/>
                  <w:lang w:val="en-US"/>
                </w:rPr>
              </w:pPr>
              <w:r w:rsidRPr="00A57B56">
                <w:rPr>
                  <w:rFonts w:cs="Nirmala UI"/>
                  <w:szCs w:val="19"/>
                </w:rPr>
                <w:fldChar w:fldCharType="begin"/>
              </w:r>
              <w:r w:rsidRPr="00A57B56">
                <w:rPr>
                  <w:rFonts w:cs="Nirmala UI"/>
                  <w:szCs w:val="19"/>
                  <w:lang w:val="en-US"/>
                </w:rPr>
                <w:instrText>PAGE   \* MERGEFORMAT</w:instrText>
              </w:r>
              <w:r w:rsidRPr="00A57B56">
                <w:rPr>
                  <w:rFonts w:cs="Nirmala UI"/>
                  <w:szCs w:val="19"/>
                </w:rPr>
                <w:fldChar w:fldCharType="separate"/>
              </w:r>
              <w:r w:rsidRPr="00A57B56">
                <w:rPr>
                  <w:rFonts w:cs="Nirmala UI"/>
                  <w:szCs w:val="19"/>
                  <w:lang w:val="en-US"/>
                </w:rPr>
                <w:t>2</w:t>
              </w:r>
              <w:r w:rsidRPr="00A57B56">
                <w:rPr>
                  <w:rFonts w:cs="Nirmala UI"/>
                  <w:noProof/>
                  <w:szCs w:val="19"/>
                </w:rPr>
                <w:fldChar w:fldCharType="end"/>
              </w:r>
            </w:p>
          </w:sdtContent>
        </w:sdt>
      </w:tc>
      <w:tc>
        <w:tcPr>
          <w:tcW w:w="4566" w:type="pct"/>
          <w:vAlign w:val="center"/>
        </w:tcPr>
        <w:sdt>
          <w:sdtPr>
            <w:rPr>
              <w:rFonts w:cs="Nirmala UI"/>
              <w:szCs w:val="19"/>
            </w:rPr>
            <w:id w:val="-523713084"/>
            <w:docPartObj>
              <w:docPartGallery w:val="Page Numbers (Bottom of Page)"/>
              <w:docPartUnique/>
            </w:docPartObj>
          </w:sdtPr>
          <w:sdtContent>
            <w:p w14:paraId="38233078" w14:textId="43B5FEC9" w:rsidR="00EE4E5B" w:rsidRPr="00A57B56" w:rsidRDefault="00475B5E" w:rsidP="00EE4E5B">
              <w:pPr>
                <w:pStyle w:val="Footer"/>
                <w:spacing w:line="288" w:lineRule="auto"/>
                <w:ind w:firstLine="0"/>
                <w:jc w:val="center"/>
                <w:rPr>
                  <w:rFonts w:cs="Nirmala UI"/>
                  <w:szCs w:val="19"/>
                  <w:lang w:val="en-US"/>
                </w:rPr>
              </w:pPr>
              <w:r>
                <w:rPr>
                  <w:rFonts w:cs="Nirmala UI"/>
                  <w:caps/>
                  <w:sz w:val="14"/>
                  <w:szCs w:val="15"/>
                  <w:lang w:val="en-US"/>
                </w:rPr>
                <w:t>Paper (short) title</w:t>
              </w:r>
            </w:p>
          </w:sdtContent>
        </w:sdt>
      </w:tc>
      <w:tc>
        <w:tcPr>
          <w:tcW w:w="217" w:type="pct"/>
        </w:tcPr>
        <w:p w14:paraId="7BE136FD" w14:textId="77777777" w:rsidR="00EE4E5B" w:rsidRPr="003F6C0C" w:rsidRDefault="00EE4E5B" w:rsidP="00EE4E5B">
          <w:pPr>
            <w:pStyle w:val="Footer"/>
            <w:spacing w:line="288" w:lineRule="auto"/>
            <w:ind w:firstLine="0"/>
            <w:jc w:val="center"/>
            <w:rPr>
              <w:rFonts w:cs="Nirmala UI"/>
              <w:szCs w:val="19"/>
              <w:lang w:val="en-US"/>
            </w:rPr>
          </w:pPr>
        </w:p>
      </w:tc>
    </w:tr>
  </w:tbl>
  <w:p w14:paraId="4FEACACC" w14:textId="77777777" w:rsidR="008D4026" w:rsidRPr="00A57B56" w:rsidRDefault="008D4026" w:rsidP="007555A1">
    <w:pPr>
      <w:ind w:firstLine="0"/>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291"/>
      <w:gridCol w:w="6110"/>
      <w:gridCol w:w="290"/>
    </w:tblGrid>
    <w:tr w:rsidR="004E1EAC" w:rsidRPr="0045761B" w14:paraId="7FE16EAD" w14:textId="77777777" w:rsidTr="004E1EAC">
      <w:tc>
        <w:tcPr>
          <w:tcW w:w="217" w:type="pct"/>
          <w:vAlign w:val="center"/>
        </w:tcPr>
        <w:p w14:paraId="50D7153A" w14:textId="68948691" w:rsidR="004E1EAC" w:rsidRPr="00A57B56" w:rsidRDefault="004E1EAC" w:rsidP="004E1EAC">
          <w:pPr>
            <w:pStyle w:val="Footer"/>
            <w:spacing w:line="288" w:lineRule="auto"/>
            <w:ind w:firstLine="0"/>
            <w:jc w:val="left"/>
            <w:rPr>
              <w:rFonts w:cs="Nirmala UI"/>
              <w:szCs w:val="19"/>
              <w:lang w:val="en-US"/>
            </w:rPr>
          </w:pPr>
        </w:p>
      </w:tc>
      <w:tc>
        <w:tcPr>
          <w:tcW w:w="4566" w:type="pct"/>
          <w:vAlign w:val="center"/>
        </w:tcPr>
        <w:sdt>
          <w:sdtPr>
            <w:rPr>
              <w:rFonts w:cs="Nirmala UI"/>
              <w:szCs w:val="19"/>
            </w:rPr>
            <w:id w:val="1924905650"/>
            <w:docPartObj>
              <w:docPartGallery w:val="Page Numbers (Bottom of Page)"/>
              <w:docPartUnique/>
            </w:docPartObj>
          </w:sdtPr>
          <w:sdtContent>
            <w:p w14:paraId="66563905" w14:textId="270150E1" w:rsidR="004E1EAC" w:rsidRPr="00A57B56" w:rsidRDefault="00203AC9" w:rsidP="004E1EAC">
              <w:pPr>
                <w:pStyle w:val="Footer"/>
                <w:spacing w:line="288" w:lineRule="auto"/>
                <w:ind w:firstLine="0"/>
                <w:jc w:val="center"/>
                <w:rPr>
                  <w:rFonts w:cs="Nirmala UI"/>
                  <w:szCs w:val="19"/>
                  <w:lang w:val="en-US"/>
                </w:rPr>
              </w:pPr>
              <w:r>
                <w:rPr>
                  <w:rFonts w:cs="Nirmala UI"/>
                  <w:smallCaps/>
                  <w:sz w:val="16"/>
                  <w:szCs w:val="16"/>
                  <w:lang w:val="en-US"/>
                </w:rPr>
                <w:t>Author1 and Author2</w:t>
              </w:r>
            </w:p>
          </w:sdtContent>
        </w:sdt>
      </w:tc>
      <w:tc>
        <w:tcPr>
          <w:tcW w:w="217" w:type="pct"/>
        </w:tcPr>
        <w:p w14:paraId="14D664B0" w14:textId="61A1751F" w:rsidR="004E1EAC" w:rsidRPr="004E1EAC" w:rsidRDefault="004E1EAC" w:rsidP="004E1EAC">
          <w:pPr>
            <w:pStyle w:val="Footer"/>
            <w:spacing w:line="288" w:lineRule="auto"/>
            <w:ind w:firstLine="0"/>
            <w:jc w:val="right"/>
            <w:rPr>
              <w:rFonts w:cs="Nirmala UI"/>
              <w:szCs w:val="19"/>
              <w:lang w:val="en-US"/>
            </w:rPr>
          </w:pPr>
          <w:r w:rsidRPr="004E1EAC">
            <w:rPr>
              <w:rFonts w:cs="Nirmala UI"/>
              <w:szCs w:val="19"/>
              <w:lang w:val="en-US"/>
            </w:rPr>
            <w:fldChar w:fldCharType="begin"/>
          </w:r>
          <w:r w:rsidRPr="004E1EAC">
            <w:rPr>
              <w:rFonts w:cs="Nirmala UI"/>
              <w:szCs w:val="19"/>
              <w:lang w:val="en-US"/>
            </w:rPr>
            <w:instrText>PAGE   \* MERGEFORMAT</w:instrText>
          </w:r>
          <w:r w:rsidRPr="004E1EAC">
            <w:rPr>
              <w:rFonts w:cs="Nirmala UI"/>
              <w:szCs w:val="19"/>
              <w:lang w:val="en-US"/>
            </w:rPr>
            <w:fldChar w:fldCharType="separate"/>
          </w:r>
          <w:r w:rsidRPr="004E1EAC">
            <w:rPr>
              <w:rFonts w:cs="Nirmala UI"/>
              <w:szCs w:val="19"/>
              <w:lang w:val="en-US"/>
            </w:rPr>
            <w:t>1</w:t>
          </w:r>
          <w:r w:rsidRPr="004E1EAC">
            <w:rPr>
              <w:rFonts w:cs="Nirmala UI"/>
              <w:szCs w:val="19"/>
              <w:lang w:val="en-US"/>
            </w:rPr>
            <w:fldChar w:fldCharType="end"/>
          </w:r>
        </w:p>
      </w:tc>
    </w:tr>
  </w:tbl>
  <w:p w14:paraId="7B609B53" w14:textId="139C86AE" w:rsidR="00A523E0" w:rsidRPr="004E1EAC" w:rsidRDefault="00A523E0" w:rsidP="00997984">
    <w:pPr>
      <w:pStyle w:val="Header"/>
      <w:spacing w:line="288" w:lineRule="auto"/>
      <w:ind w:firstLine="0"/>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1636A6" w14:textId="77777777" w:rsidR="0045761B" w:rsidRDefault="0045761B" w:rsidP="00F670E4">
    <w:pPr>
      <w:pStyle w:val="Header"/>
      <w:spacing w:line="240" w:lineRule="auto"/>
      <w:ind w:firstLine="261"/>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1B00B2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8346935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D6C9E2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3AA2AF74"/>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194D70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74E12A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EBCAEB8"/>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F2960F5C"/>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39CBB8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CD8581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9A2688"/>
    <w:multiLevelType w:val="hybridMultilevel"/>
    <w:tmpl w:val="D16CAF3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1" w15:restartNumberingAfterBreak="0">
    <w:nsid w:val="13280809"/>
    <w:multiLevelType w:val="multilevel"/>
    <w:tmpl w:val="2DDCDEA0"/>
    <w:styleLink w:val="Listenvorlage"/>
    <w:lvl w:ilvl="0">
      <w:start w:val="1"/>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decimal"/>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9B140F5"/>
    <w:multiLevelType w:val="multilevel"/>
    <w:tmpl w:val="D22C620C"/>
    <w:styleLink w:val="Listenvorl"/>
    <w:lvl w:ilvl="0">
      <w:start w:val="1"/>
      <w:numFmt w:val="decimal"/>
      <w:suff w:val="space"/>
      <w:lvlText w:val="%1  "/>
      <w:lvlJc w:val="left"/>
      <w:pPr>
        <w:ind w:left="3261" w:firstLine="0"/>
      </w:pPr>
      <w:rPr>
        <w:rFonts w:hint="default"/>
      </w:rPr>
    </w:lvl>
    <w:lvl w:ilvl="1">
      <w:start w:val="1"/>
      <w:numFmt w:val="decimal"/>
      <w:suff w:val="space"/>
      <w:lvlText w:val="%1.%2"/>
      <w:lvlJc w:val="left"/>
      <w:pPr>
        <w:ind w:left="9792" w:hanging="720"/>
      </w:pPr>
      <w:rPr>
        <w:rFonts w:hint="default"/>
      </w:rPr>
    </w:lvl>
    <w:lvl w:ilvl="2">
      <w:start w:val="1"/>
      <w:numFmt w:val="decimal"/>
      <w:suff w:val="space"/>
      <w:lvlText w:val="%1.%2.%3"/>
      <w:lvlJc w:val="left"/>
      <w:pPr>
        <w:ind w:left="1080" w:hanging="1080"/>
      </w:pPr>
      <w:rPr>
        <w:rFonts w:hint="default"/>
      </w:rPr>
    </w:lvl>
    <w:lvl w:ilvl="3">
      <w:start w:val="1"/>
      <w:numFmt w:val="lowerLetter"/>
      <w:pStyle w:val="Heading4"/>
      <w:suff w:val="space"/>
      <w:lvlText w:val="%4)"/>
      <w:lvlJc w:val="left"/>
      <w:pPr>
        <w:ind w:left="1440" w:hanging="1440"/>
      </w:pPr>
      <w:rPr>
        <w:rFonts w:hint="default"/>
      </w:rPr>
    </w:lvl>
    <w:lvl w:ilvl="4">
      <w:start w:val="1"/>
      <w:numFmt w:val="lowerLetter"/>
      <w:lvlText w:val="(%5)"/>
      <w:lvlJc w:val="left"/>
      <w:pPr>
        <w:ind w:left="1800" w:hanging="180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5B669EB"/>
    <w:multiLevelType w:val="hybridMultilevel"/>
    <w:tmpl w:val="5484DA5E"/>
    <w:lvl w:ilvl="0" w:tplc="04070001">
      <w:start w:val="1"/>
      <w:numFmt w:val="bullet"/>
      <w:lvlText w:val=""/>
      <w:lvlJc w:val="left"/>
      <w:pPr>
        <w:ind w:left="975" w:hanging="360"/>
      </w:pPr>
      <w:rPr>
        <w:rFonts w:ascii="Symbol" w:hAnsi="Symbol" w:hint="default"/>
      </w:rPr>
    </w:lvl>
    <w:lvl w:ilvl="1" w:tplc="32984492">
      <w:start w:val="1"/>
      <w:numFmt w:val="bullet"/>
      <w:lvlText w:val="-"/>
      <w:lvlJc w:val="left"/>
      <w:pPr>
        <w:ind w:left="1695" w:hanging="360"/>
      </w:pPr>
      <w:rPr>
        <w:rFonts w:ascii="Courier New" w:hAnsi="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4" w15:restartNumberingAfterBreak="0">
    <w:nsid w:val="29B12F55"/>
    <w:multiLevelType w:val="hybridMultilevel"/>
    <w:tmpl w:val="084809C2"/>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5" w15:restartNumberingAfterBreak="0">
    <w:nsid w:val="34E87094"/>
    <w:multiLevelType w:val="multilevel"/>
    <w:tmpl w:val="25B607C0"/>
    <w:styleLink w:val="Tabellen"/>
    <w:lvl w:ilvl="0">
      <w:start w:val="1"/>
      <w:numFmt w:val="decimal"/>
      <w:pStyle w:val="Tabellenberschrift"/>
      <w:suff w:val="space"/>
      <w:lvlText w:val="Tabelle %1:"/>
      <w:lvlJc w:val="left"/>
      <w:pPr>
        <w:ind w:left="0" w:firstLine="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39104BF8"/>
    <w:multiLevelType w:val="hybridMultilevel"/>
    <w:tmpl w:val="E1A0665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0D73B4B"/>
    <w:multiLevelType w:val="hybridMultilevel"/>
    <w:tmpl w:val="E22C3ED6"/>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8" w15:restartNumberingAfterBreak="0">
    <w:nsid w:val="60584A3C"/>
    <w:multiLevelType w:val="hybridMultilevel"/>
    <w:tmpl w:val="2D7A285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19" w15:restartNumberingAfterBreak="0">
    <w:nsid w:val="66C96ED3"/>
    <w:multiLevelType w:val="multilevel"/>
    <w:tmpl w:val="D22C620C"/>
    <w:numStyleLink w:val="Listenvorl"/>
  </w:abstractNum>
  <w:abstractNum w:abstractNumId="20" w15:restartNumberingAfterBreak="0">
    <w:nsid w:val="6FC36E4C"/>
    <w:multiLevelType w:val="multilevel"/>
    <w:tmpl w:val="F06054DC"/>
    <w:lvl w:ilvl="0">
      <w:start w:val="1"/>
      <w:numFmt w:val="decimal"/>
      <w:pStyle w:val="Hypothese"/>
      <w:lvlText w:val="H%1:     "/>
      <w:lvlJc w:val="left"/>
      <w:pPr>
        <w:ind w:left="737" w:hanging="737"/>
      </w:pPr>
      <w:rPr>
        <w:rFonts w:hint="default"/>
        <w:b/>
        <w:i w:val="0"/>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05F400B"/>
    <w:multiLevelType w:val="hybridMultilevel"/>
    <w:tmpl w:val="4D52D92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2" w15:restartNumberingAfterBreak="0">
    <w:nsid w:val="70E5524F"/>
    <w:multiLevelType w:val="hybridMultilevel"/>
    <w:tmpl w:val="D2F0F830"/>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abstractNum w:abstractNumId="23" w15:restartNumberingAfterBreak="0">
    <w:nsid w:val="7BEA0EB0"/>
    <w:multiLevelType w:val="hybridMultilevel"/>
    <w:tmpl w:val="52BEC898"/>
    <w:lvl w:ilvl="0" w:tplc="04070001">
      <w:start w:val="1"/>
      <w:numFmt w:val="bullet"/>
      <w:lvlText w:val=""/>
      <w:lvlJc w:val="left"/>
      <w:pPr>
        <w:ind w:left="975" w:hanging="360"/>
      </w:pPr>
      <w:rPr>
        <w:rFonts w:ascii="Symbol" w:hAnsi="Symbol" w:hint="default"/>
      </w:rPr>
    </w:lvl>
    <w:lvl w:ilvl="1" w:tplc="04070003" w:tentative="1">
      <w:start w:val="1"/>
      <w:numFmt w:val="bullet"/>
      <w:lvlText w:val="o"/>
      <w:lvlJc w:val="left"/>
      <w:pPr>
        <w:ind w:left="1695" w:hanging="360"/>
      </w:pPr>
      <w:rPr>
        <w:rFonts w:ascii="Courier New" w:hAnsi="Courier New" w:cs="Courier New" w:hint="default"/>
      </w:rPr>
    </w:lvl>
    <w:lvl w:ilvl="2" w:tplc="04070005" w:tentative="1">
      <w:start w:val="1"/>
      <w:numFmt w:val="bullet"/>
      <w:lvlText w:val=""/>
      <w:lvlJc w:val="left"/>
      <w:pPr>
        <w:ind w:left="2415" w:hanging="360"/>
      </w:pPr>
      <w:rPr>
        <w:rFonts w:ascii="Wingdings" w:hAnsi="Wingdings" w:hint="default"/>
      </w:rPr>
    </w:lvl>
    <w:lvl w:ilvl="3" w:tplc="04070001" w:tentative="1">
      <w:start w:val="1"/>
      <w:numFmt w:val="bullet"/>
      <w:lvlText w:val=""/>
      <w:lvlJc w:val="left"/>
      <w:pPr>
        <w:ind w:left="3135" w:hanging="360"/>
      </w:pPr>
      <w:rPr>
        <w:rFonts w:ascii="Symbol" w:hAnsi="Symbol" w:hint="default"/>
      </w:rPr>
    </w:lvl>
    <w:lvl w:ilvl="4" w:tplc="04070003" w:tentative="1">
      <w:start w:val="1"/>
      <w:numFmt w:val="bullet"/>
      <w:lvlText w:val="o"/>
      <w:lvlJc w:val="left"/>
      <w:pPr>
        <w:ind w:left="3855" w:hanging="360"/>
      </w:pPr>
      <w:rPr>
        <w:rFonts w:ascii="Courier New" w:hAnsi="Courier New" w:cs="Courier New" w:hint="default"/>
      </w:rPr>
    </w:lvl>
    <w:lvl w:ilvl="5" w:tplc="04070005" w:tentative="1">
      <w:start w:val="1"/>
      <w:numFmt w:val="bullet"/>
      <w:lvlText w:val=""/>
      <w:lvlJc w:val="left"/>
      <w:pPr>
        <w:ind w:left="4575" w:hanging="360"/>
      </w:pPr>
      <w:rPr>
        <w:rFonts w:ascii="Wingdings" w:hAnsi="Wingdings" w:hint="default"/>
      </w:rPr>
    </w:lvl>
    <w:lvl w:ilvl="6" w:tplc="04070001" w:tentative="1">
      <w:start w:val="1"/>
      <w:numFmt w:val="bullet"/>
      <w:lvlText w:val=""/>
      <w:lvlJc w:val="left"/>
      <w:pPr>
        <w:ind w:left="5295" w:hanging="360"/>
      </w:pPr>
      <w:rPr>
        <w:rFonts w:ascii="Symbol" w:hAnsi="Symbol" w:hint="default"/>
      </w:rPr>
    </w:lvl>
    <w:lvl w:ilvl="7" w:tplc="04070003" w:tentative="1">
      <w:start w:val="1"/>
      <w:numFmt w:val="bullet"/>
      <w:lvlText w:val="o"/>
      <w:lvlJc w:val="left"/>
      <w:pPr>
        <w:ind w:left="6015" w:hanging="360"/>
      </w:pPr>
      <w:rPr>
        <w:rFonts w:ascii="Courier New" w:hAnsi="Courier New" w:cs="Courier New" w:hint="default"/>
      </w:rPr>
    </w:lvl>
    <w:lvl w:ilvl="8" w:tplc="04070005" w:tentative="1">
      <w:start w:val="1"/>
      <w:numFmt w:val="bullet"/>
      <w:lvlText w:val=""/>
      <w:lvlJc w:val="left"/>
      <w:pPr>
        <w:ind w:left="6735" w:hanging="360"/>
      </w:pPr>
      <w:rPr>
        <w:rFonts w:ascii="Wingdings" w:hAnsi="Wingdings" w:hint="default"/>
      </w:rPr>
    </w:lvl>
  </w:abstractNum>
  <w:num w:numId="1" w16cid:durableId="755639915">
    <w:abstractNumId w:val="11"/>
  </w:num>
  <w:num w:numId="2" w16cid:durableId="582110024">
    <w:abstractNumId w:val="12"/>
  </w:num>
  <w:num w:numId="3" w16cid:durableId="1149440515">
    <w:abstractNumId w:val="0"/>
  </w:num>
  <w:num w:numId="4" w16cid:durableId="399838418">
    <w:abstractNumId w:val="1"/>
  </w:num>
  <w:num w:numId="5" w16cid:durableId="1441294164">
    <w:abstractNumId w:val="2"/>
  </w:num>
  <w:num w:numId="6" w16cid:durableId="1022247924">
    <w:abstractNumId w:val="3"/>
  </w:num>
  <w:num w:numId="7" w16cid:durableId="1624841621">
    <w:abstractNumId w:val="4"/>
  </w:num>
  <w:num w:numId="8" w16cid:durableId="1199661847">
    <w:abstractNumId w:val="5"/>
  </w:num>
  <w:num w:numId="9" w16cid:durableId="1863782612">
    <w:abstractNumId w:val="6"/>
  </w:num>
  <w:num w:numId="10" w16cid:durableId="1369070224">
    <w:abstractNumId w:val="7"/>
  </w:num>
  <w:num w:numId="11" w16cid:durableId="2024234559">
    <w:abstractNumId w:val="8"/>
  </w:num>
  <w:num w:numId="12" w16cid:durableId="1831748937">
    <w:abstractNumId w:val="9"/>
  </w:num>
  <w:num w:numId="13" w16cid:durableId="1450932753">
    <w:abstractNumId w:val="15"/>
  </w:num>
  <w:num w:numId="14" w16cid:durableId="1028292589">
    <w:abstractNumId w:val="19"/>
    <w:lvlOverride w:ilvl="0">
      <w:lvl w:ilvl="0">
        <w:start w:val="1"/>
        <w:numFmt w:val="decimal"/>
        <w:suff w:val="space"/>
        <w:lvlText w:val="%1  "/>
        <w:lvlJc w:val="left"/>
        <w:pPr>
          <w:ind w:left="3261" w:firstLine="0"/>
        </w:pPr>
        <w:rPr>
          <w:rFonts w:hint="default"/>
        </w:rPr>
      </w:lvl>
    </w:lvlOverride>
  </w:num>
  <w:num w:numId="15" w16cid:durableId="1834947896">
    <w:abstractNumId w:val="20"/>
  </w:num>
  <w:num w:numId="16" w16cid:durableId="442000198">
    <w:abstractNumId w:val="23"/>
  </w:num>
  <w:num w:numId="17" w16cid:durableId="1961648607">
    <w:abstractNumId w:val="13"/>
  </w:num>
  <w:num w:numId="18" w16cid:durableId="1123763876">
    <w:abstractNumId w:val="19"/>
  </w:num>
  <w:num w:numId="19" w16cid:durableId="1918586267">
    <w:abstractNumId w:val="21"/>
  </w:num>
  <w:num w:numId="20" w16cid:durableId="774636613">
    <w:abstractNumId w:val="22"/>
  </w:num>
  <w:num w:numId="21" w16cid:durableId="533613399">
    <w:abstractNumId w:val="16"/>
  </w:num>
  <w:num w:numId="22" w16cid:durableId="2036420622">
    <w:abstractNumId w:val="10"/>
  </w:num>
  <w:num w:numId="23" w16cid:durableId="530580805">
    <w:abstractNumId w:val="14"/>
  </w:num>
  <w:num w:numId="24" w16cid:durableId="362557090">
    <w:abstractNumId w:val="18"/>
  </w:num>
  <w:num w:numId="25" w16cid:durableId="1680236240">
    <w:abstractNumId w:val="1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08"/>
  <w:autoHyphenation/>
  <w:hyphenationZone w:val="425"/>
  <w:evenAndOddHeaders/>
  <w:characterSpacingControl w:val="doNotCompress"/>
  <w:hdrShapeDefaults>
    <o:shapedefaults v:ext="edit" spidmax="2050"/>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5FF"/>
    <w:rsid w:val="000005B8"/>
    <w:rsid w:val="00001123"/>
    <w:rsid w:val="000021B6"/>
    <w:rsid w:val="000022BB"/>
    <w:rsid w:val="000022D8"/>
    <w:rsid w:val="000027F3"/>
    <w:rsid w:val="00002A2F"/>
    <w:rsid w:val="00002D02"/>
    <w:rsid w:val="0000393D"/>
    <w:rsid w:val="00003968"/>
    <w:rsid w:val="00003C0A"/>
    <w:rsid w:val="00004165"/>
    <w:rsid w:val="00004E20"/>
    <w:rsid w:val="00005404"/>
    <w:rsid w:val="00005ECF"/>
    <w:rsid w:val="00006526"/>
    <w:rsid w:val="00006986"/>
    <w:rsid w:val="000077FE"/>
    <w:rsid w:val="00007843"/>
    <w:rsid w:val="000078D4"/>
    <w:rsid w:val="00010047"/>
    <w:rsid w:val="000109E4"/>
    <w:rsid w:val="000110A6"/>
    <w:rsid w:val="00011E0D"/>
    <w:rsid w:val="000120FC"/>
    <w:rsid w:val="000123D7"/>
    <w:rsid w:val="000125CC"/>
    <w:rsid w:val="0001270C"/>
    <w:rsid w:val="00012C58"/>
    <w:rsid w:val="00013008"/>
    <w:rsid w:val="00013CE6"/>
    <w:rsid w:val="00013E34"/>
    <w:rsid w:val="00014470"/>
    <w:rsid w:val="00014FF7"/>
    <w:rsid w:val="000154D9"/>
    <w:rsid w:val="00015A50"/>
    <w:rsid w:val="00015CB7"/>
    <w:rsid w:val="0001687A"/>
    <w:rsid w:val="00016905"/>
    <w:rsid w:val="00016CDE"/>
    <w:rsid w:val="00017092"/>
    <w:rsid w:val="00020D79"/>
    <w:rsid w:val="000213B2"/>
    <w:rsid w:val="00021464"/>
    <w:rsid w:val="00021ABB"/>
    <w:rsid w:val="00021C59"/>
    <w:rsid w:val="0002255D"/>
    <w:rsid w:val="000225F8"/>
    <w:rsid w:val="00022613"/>
    <w:rsid w:val="0002332E"/>
    <w:rsid w:val="00023524"/>
    <w:rsid w:val="00023B70"/>
    <w:rsid w:val="000242FD"/>
    <w:rsid w:val="00024382"/>
    <w:rsid w:val="000245EF"/>
    <w:rsid w:val="000246F9"/>
    <w:rsid w:val="00024D24"/>
    <w:rsid w:val="00025248"/>
    <w:rsid w:val="00025522"/>
    <w:rsid w:val="000256A9"/>
    <w:rsid w:val="00025BB0"/>
    <w:rsid w:val="00025D33"/>
    <w:rsid w:val="0002619D"/>
    <w:rsid w:val="00026849"/>
    <w:rsid w:val="00026950"/>
    <w:rsid w:val="000277C7"/>
    <w:rsid w:val="00027B76"/>
    <w:rsid w:val="00027C1B"/>
    <w:rsid w:val="00027E89"/>
    <w:rsid w:val="00031147"/>
    <w:rsid w:val="0003164F"/>
    <w:rsid w:val="0003182E"/>
    <w:rsid w:val="00031915"/>
    <w:rsid w:val="0003261A"/>
    <w:rsid w:val="000328AA"/>
    <w:rsid w:val="000331AD"/>
    <w:rsid w:val="000336FE"/>
    <w:rsid w:val="000339C1"/>
    <w:rsid w:val="000349DC"/>
    <w:rsid w:val="000354CE"/>
    <w:rsid w:val="000355C1"/>
    <w:rsid w:val="0003564F"/>
    <w:rsid w:val="00035723"/>
    <w:rsid w:val="00035848"/>
    <w:rsid w:val="00035B55"/>
    <w:rsid w:val="00036526"/>
    <w:rsid w:val="00036677"/>
    <w:rsid w:val="00037484"/>
    <w:rsid w:val="0003756A"/>
    <w:rsid w:val="0003778B"/>
    <w:rsid w:val="00037C52"/>
    <w:rsid w:val="00040102"/>
    <w:rsid w:val="000404FA"/>
    <w:rsid w:val="000405BE"/>
    <w:rsid w:val="000406CC"/>
    <w:rsid w:val="00041BB8"/>
    <w:rsid w:val="00041BEC"/>
    <w:rsid w:val="00041D9A"/>
    <w:rsid w:val="00041F76"/>
    <w:rsid w:val="000421BF"/>
    <w:rsid w:val="0004275B"/>
    <w:rsid w:val="00042799"/>
    <w:rsid w:val="00042930"/>
    <w:rsid w:val="000436CD"/>
    <w:rsid w:val="00043711"/>
    <w:rsid w:val="00043757"/>
    <w:rsid w:val="00044437"/>
    <w:rsid w:val="000445AE"/>
    <w:rsid w:val="0004460E"/>
    <w:rsid w:val="00044726"/>
    <w:rsid w:val="000448B2"/>
    <w:rsid w:val="000449E9"/>
    <w:rsid w:val="00044E10"/>
    <w:rsid w:val="00044F58"/>
    <w:rsid w:val="00044F78"/>
    <w:rsid w:val="00045117"/>
    <w:rsid w:val="00045469"/>
    <w:rsid w:val="00045E36"/>
    <w:rsid w:val="00045F03"/>
    <w:rsid w:val="000464E1"/>
    <w:rsid w:val="00047105"/>
    <w:rsid w:val="00050390"/>
    <w:rsid w:val="00050B05"/>
    <w:rsid w:val="00051402"/>
    <w:rsid w:val="000519F6"/>
    <w:rsid w:val="00051B7E"/>
    <w:rsid w:val="000521E2"/>
    <w:rsid w:val="000524AA"/>
    <w:rsid w:val="00052823"/>
    <w:rsid w:val="00052C3C"/>
    <w:rsid w:val="00053043"/>
    <w:rsid w:val="000532FA"/>
    <w:rsid w:val="00053A01"/>
    <w:rsid w:val="00054B72"/>
    <w:rsid w:val="00055380"/>
    <w:rsid w:val="00055C50"/>
    <w:rsid w:val="00055CC9"/>
    <w:rsid w:val="0005671D"/>
    <w:rsid w:val="00056C22"/>
    <w:rsid w:val="0005729D"/>
    <w:rsid w:val="00057327"/>
    <w:rsid w:val="000574EA"/>
    <w:rsid w:val="00057747"/>
    <w:rsid w:val="00057A47"/>
    <w:rsid w:val="00057B86"/>
    <w:rsid w:val="00057F16"/>
    <w:rsid w:val="000603EC"/>
    <w:rsid w:val="00060439"/>
    <w:rsid w:val="0006049F"/>
    <w:rsid w:val="00060677"/>
    <w:rsid w:val="0006162A"/>
    <w:rsid w:val="0006195F"/>
    <w:rsid w:val="00061DD1"/>
    <w:rsid w:val="00061F11"/>
    <w:rsid w:val="00061FCA"/>
    <w:rsid w:val="00062555"/>
    <w:rsid w:val="00062C77"/>
    <w:rsid w:val="00063D9B"/>
    <w:rsid w:val="00063DDF"/>
    <w:rsid w:val="00063FF1"/>
    <w:rsid w:val="00063FFA"/>
    <w:rsid w:val="00064091"/>
    <w:rsid w:val="000642D7"/>
    <w:rsid w:val="000647FD"/>
    <w:rsid w:val="0006564E"/>
    <w:rsid w:val="0006597D"/>
    <w:rsid w:val="00065A57"/>
    <w:rsid w:val="00065B59"/>
    <w:rsid w:val="00065DAE"/>
    <w:rsid w:val="0006611F"/>
    <w:rsid w:val="0006658A"/>
    <w:rsid w:val="000667DC"/>
    <w:rsid w:val="00066CC1"/>
    <w:rsid w:val="000670A9"/>
    <w:rsid w:val="000672BA"/>
    <w:rsid w:val="00067672"/>
    <w:rsid w:val="000676D9"/>
    <w:rsid w:val="0007085A"/>
    <w:rsid w:val="00070945"/>
    <w:rsid w:val="00070E91"/>
    <w:rsid w:val="00071000"/>
    <w:rsid w:val="0007148B"/>
    <w:rsid w:val="00071DD3"/>
    <w:rsid w:val="000720A9"/>
    <w:rsid w:val="000725F0"/>
    <w:rsid w:val="00072B4C"/>
    <w:rsid w:val="00072E9D"/>
    <w:rsid w:val="0007313F"/>
    <w:rsid w:val="0007316C"/>
    <w:rsid w:val="00073615"/>
    <w:rsid w:val="000738D2"/>
    <w:rsid w:val="00073CB1"/>
    <w:rsid w:val="0007436D"/>
    <w:rsid w:val="0007450D"/>
    <w:rsid w:val="00074695"/>
    <w:rsid w:val="0007499C"/>
    <w:rsid w:val="00074B25"/>
    <w:rsid w:val="00074F23"/>
    <w:rsid w:val="0007510C"/>
    <w:rsid w:val="000757A7"/>
    <w:rsid w:val="0007582A"/>
    <w:rsid w:val="0007683C"/>
    <w:rsid w:val="000768B0"/>
    <w:rsid w:val="00076A3F"/>
    <w:rsid w:val="00076E93"/>
    <w:rsid w:val="000773E7"/>
    <w:rsid w:val="00077626"/>
    <w:rsid w:val="00077F64"/>
    <w:rsid w:val="000800F8"/>
    <w:rsid w:val="000802E7"/>
    <w:rsid w:val="000802F6"/>
    <w:rsid w:val="00080683"/>
    <w:rsid w:val="000808FA"/>
    <w:rsid w:val="00080BCF"/>
    <w:rsid w:val="00080D00"/>
    <w:rsid w:val="000812AF"/>
    <w:rsid w:val="0008227C"/>
    <w:rsid w:val="00082E70"/>
    <w:rsid w:val="00082F3F"/>
    <w:rsid w:val="000838C8"/>
    <w:rsid w:val="00083BD0"/>
    <w:rsid w:val="00083E96"/>
    <w:rsid w:val="0008485E"/>
    <w:rsid w:val="00085531"/>
    <w:rsid w:val="000856CF"/>
    <w:rsid w:val="000859AC"/>
    <w:rsid w:val="000862B1"/>
    <w:rsid w:val="00086372"/>
    <w:rsid w:val="000868D1"/>
    <w:rsid w:val="00086E8D"/>
    <w:rsid w:val="00087355"/>
    <w:rsid w:val="0008736F"/>
    <w:rsid w:val="0009057F"/>
    <w:rsid w:val="00090A60"/>
    <w:rsid w:val="00090F53"/>
    <w:rsid w:val="00091034"/>
    <w:rsid w:val="000912BA"/>
    <w:rsid w:val="000919D5"/>
    <w:rsid w:val="00091B00"/>
    <w:rsid w:val="00092DD9"/>
    <w:rsid w:val="00093EDC"/>
    <w:rsid w:val="00095BB6"/>
    <w:rsid w:val="00095ECF"/>
    <w:rsid w:val="00096507"/>
    <w:rsid w:val="000967B8"/>
    <w:rsid w:val="00096F2B"/>
    <w:rsid w:val="000A0038"/>
    <w:rsid w:val="000A016E"/>
    <w:rsid w:val="000A0D1C"/>
    <w:rsid w:val="000A0D54"/>
    <w:rsid w:val="000A12BE"/>
    <w:rsid w:val="000A13B2"/>
    <w:rsid w:val="000A1ECB"/>
    <w:rsid w:val="000A1F21"/>
    <w:rsid w:val="000A1F9F"/>
    <w:rsid w:val="000A2D23"/>
    <w:rsid w:val="000A2F2E"/>
    <w:rsid w:val="000A350D"/>
    <w:rsid w:val="000A413E"/>
    <w:rsid w:val="000A4180"/>
    <w:rsid w:val="000A44B9"/>
    <w:rsid w:val="000A46FD"/>
    <w:rsid w:val="000A4C92"/>
    <w:rsid w:val="000A4EB9"/>
    <w:rsid w:val="000A52CC"/>
    <w:rsid w:val="000A5790"/>
    <w:rsid w:val="000A5ABF"/>
    <w:rsid w:val="000A6068"/>
    <w:rsid w:val="000A60E0"/>
    <w:rsid w:val="000A61C1"/>
    <w:rsid w:val="000A642B"/>
    <w:rsid w:val="000A6598"/>
    <w:rsid w:val="000A6613"/>
    <w:rsid w:val="000A66B3"/>
    <w:rsid w:val="000A6AAC"/>
    <w:rsid w:val="000A7391"/>
    <w:rsid w:val="000A7726"/>
    <w:rsid w:val="000B0017"/>
    <w:rsid w:val="000B00C2"/>
    <w:rsid w:val="000B04EC"/>
    <w:rsid w:val="000B157F"/>
    <w:rsid w:val="000B17F8"/>
    <w:rsid w:val="000B1CC3"/>
    <w:rsid w:val="000B1FD2"/>
    <w:rsid w:val="000B20A6"/>
    <w:rsid w:val="000B22DB"/>
    <w:rsid w:val="000B24D6"/>
    <w:rsid w:val="000B2A63"/>
    <w:rsid w:val="000B2C87"/>
    <w:rsid w:val="000B3726"/>
    <w:rsid w:val="000B3B10"/>
    <w:rsid w:val="000B459B"/>
    <w:rsid w:val="000B45D1"/>
    <w:rsid w:val="000B496D"/>
    <w:rsid w:val="000B51BB"/>
    <w:rsid w:val="000B5F57"/>
    <w:rsid w:val="000B75EA"/>
    <w:rsid w:val="000B79DB"/>
    <w:rsid w:val="000B7DFB"/>
    <w:rsid w:val="000C0CDA"/>
    <w:rsid w:val="000C0DC6"/>
    <w:rsid w:val="000C13F0"/>
    <w:rsid w:val="000C29C7"/>
    <w:rsid w:val="000C2B46"/>
    <w:rsid w:val="000C351E"/>
    <w:rsid w:val="000C41C3"/>
    <w:rsid w:val="000C424E"/>
    <w:rsid w:val="000C451B"/>
    <w:rsid w:val="000C47D9"/>
    <w:rsid w:val="000C4B5C"/>
    <w:rsid w:val="000C5A5B"/>
    <w:rsid w:val="000C5AAF"/>
    <w:rsid w:val="000C5B53"/>
    <w:rsid w:val="000C5F3B"/>
    <w:rsid w:val="000C6350"/>
    <w:rsid w:val="000C6C10"/>
    <w:rsid w:val="000C6EF7"/>
    <w:rsid w:val="000C75CE"/>
    <w:rsid w:val="000C7ECA"/>
    <w:rsid w:val="000D00F1"/>
    <w:rsid w:val="000D02B2"/>
    <w:rsid w:val="000D02D6"/>
    <w:rsid w:val="000D084D"/>
    <w:rsid w:val="000D0B57"/>
    <w:rsid w:val="000D0BA0"/>
    <w:rsid w:val="000D1995"/>
    <w:rsid w:val="000D1B44"/>
    <w:rsid w:val="000D1D43"/>
    <w:rsid w:val="000D1D4D"/>
    <w:rsid w:val="000D1E7F"/>
    <w:rsid w:val="000D23DE"/>
    <w:rsid w:val="000D2451"/>
    <w:rsid w:val="000D2496"/>
    <w:rsid w:val="000D2E37"/>
    <w:rsid w:val="000D3842"/>
    <w:rsid w:val="000D3D81"/>
    <w:rsid w:val="000D3FE7"/>
    <w:rsid w:val="000D627C"/>
    <w:rsid w:val="000D648C"/>
    <w:rsid w:val="000D6DD1"/>
    <w:rsid w:val="000D78B2"/>
    <w:rsid w:val="000D7D07"/>
    <w:rsid w:val="000D7D5B"/>
    <w:rsid w:val="000E0872"/>
    <w:rsid w:val="000E0D03"/>
    <w:rsid w:val="000E0F1B"/>
    <w:rsid w:val="000E18C9"/>
    <w:rsid w:val="000E1ACA"/>
    <w:rsid w:val="000E1C05"/>
    <w:rsid w:val="000E1D09"/>
    <w:rsid w:val="000E1FF2"/>
    <w:rsid w:val="000E24CC"/>
    <w:rsid w:val="000E2C50"/>
    <w:rsid w:val="000E3588"/>
    <w:rsid w:val="000E3AE2"/>
    <w:rsid w:val="000E44C4"/>
    <w:rsid w:val="000E4738"/>
    <w:rsid w:val="000E47B7"/>
    <w:rsid w:val="000E4C15"/>
    <w:rsid w:val="000E4D9F"/>
    <w:rsid w:val="000E5042"/>
    <w:rsid w:val="000E516F"/>
    <w:rsid w:val="000E5D2E"/>
    <w:rsid w:val="000E654B"/>
    <w:rsid w:val="000E6867"/>
    <w:rsid w:val="000E6A9C"/>
    <w:rsid w:val="000E6FB4"/>
    <w:rsid w:val="000E7230"/>
    <w:rsid w:val="000E7B33"/>
    <w:rsid w:val="000F039F"/>
    <w:rsid w:val="000F0530"/>
    <w:rsid w:val="000F08A7"/>
    <w:rsid w:val="000F1476"/>
    <w:rsid w:val="000F14E0"/>
    <w:rsid w:val="000F1625"/>
    <w:rsid w:val="000F1701"/>
    <w:rsid w:val="000F1808"/>
    <w:rsid w:val="000F2D07"/>
    <w:rsid w:val="000F307B"/>
    <w:rsid w:val="000F3538"/>
    <w:rsid w:val="000F3735"/>
    <w:rsid w:val="000F3BA7"/>
    <w:rsid w:val="000F3BC8"/>
    <w:rsid w:val="000F3C3F"/>
    <w:rsid w:val="000F43DF"/>
    <w:rsid w:val="000F45EA"/>
    <w:rsid w:val="000F502F"/>
    <w:rsid w:val="000F51DA"/>
    <w:rsid w:val="000F520E"/>
    <w:rsid w:val="000F5E5C"/>
    <w:rsid w:val="000F5E7B"/>
    <w:rsid w:val="000F6048"/>
    <w:rsid w:val="000F6437"/>
    <w:rsid w:val="000F65E3"/>
    <w:rsid w:val="000F6EB4"/>
    <w:rsid w:val="000F7069"/>
    <w:rsid w:val="000F74DB"/>
    <w:rsid w:val="000F761C"/>
    <w:rsid w:val="000F77F8"/>
    <w:rsid w:val="000F7EE7"/>
    <w:rsid w:val="001001EA"/>
    <w:rsid w:val="001002CB"/>
    <w:rsid w:val="00100512"/>
    <w:rsid w:val="0010080A"/>
    <w:rsid w:val="00100B99"/>
    <w:rsid w:val="00100F6D"/>
    <w:rsid w:val="0010122C"/>
    <w:rsid w:val="00101765"/>
    <w:rsid w:val="00101984"/>
    <w:rsid w:val="00101E59"/>
    <w:rsid w:val="00101EB1"/>
    <w:rsid w:val="001021D1"/>
    <w:rsid w:val="001023E8"/>
    <w:rsid w:val="001023F3"/>
    <w:rsid w:val="00103389"/>
    <w:rsid w:val="00103419"/>
    <w:rsid w:val="001039D6"/>
    <w:rsid w:val="00103ACA"/>
    <w:rsid w:val="00103E0C"/>
    <w:rsid w:val="00103EAC"/>
    <w:rsid w:val="00104319"/>
    <w:rsid w:val="001049F1"/>
    <w:rsid w:val="00104B8E"/>
    <w:rsid w:val="00105006"/>
    <w:rsid w:val="00106327"/>
    <w:rsid w:val="00106A15"/>
    <w:rsid w:val="00106C7E"/>
    <w:rsid w:val="00106F4B"/>
    <w:rsid w:val="00106FE7"/>
    <w:rsid w:val="00107974"/>
    <w:rsid w:val="00107A87"/>
    <w:rsid w:val="001104AB"/>
    <w:rsid w:val="00111158"/>
    <w:rsid w:val="0011259B"/>
    <w:rsid w:val="001130ED"/>
    <w:rsid w:val="0011350D"/>
    <w:rsid w:val="00113904"/>
    <w:rsid w:val="00114400"/>
    <w:rsid w:val="00114437"/>
    <w:rsid w:val="001147C5"/>
    <w:rsid w:val="0011558E"/>
    <w:rsid w:val="001156F5"/>
    <w:rsid w:val="00116103"/>
    <w:rsid w:val="00116B6F"/>
    <w:rsid w:val="00117253"/>
    <w:rsid w:val="00117BF4"/>
    <w:rsid w:val="00117C2D"/>
    <w:rsid w:val="0012086D"/>
    <w:rsid w:val="00120CD2"/>
    <w:rsid w:val="00120DD2"/>
    <w:rsid w:val="00120F43"/>
    <w:rsid w:val="0012102F"/>
    <w:rsid w:val="0012141F"/>
    <w:rsid w:val="001216D6"/>
    <w:rsid w:val="001218DB"/>
    <w:rsid w:val="00121A86"/>
    <w:rsid w:val="00122526"/>
    <w:rsid w:val="0012254C"/>
    <w:rsid w:val="001227B4"/>
    <w:rsid w:val="00123264"/>
    <w:rsid w:val="00123622"/>
    <w:rsid w:val="001236F8"/>
    <w:rsid w:val="00123C95"/>
    <w:rsid w:val="00123ECE"/>
    <w:rsid w:val="0012437C"/>
    <w:rsid w:val="0012441A"/>
    <w:rsid w:val="00124424"/>
    <w:rsid w:val="001244F8"/>
    <w:rsid w:val="001248D8"/>
    <w:rsid w:val="001248E1"/>
    <w:rsid w:val="00125059"/>
    <w:rsid w:val="00125429"/>
    <w:rsid w:val="0012571C"/>
    <w:rsid w:val="0012580F"/>
    <w:rsid w:val="00125EB0"/>
    <w:rsid w:val="00126AFE"/>
    <w:rsid w:val="00126BE4"/>
    <w:rsid w:val="001276D9"/>
    <w:rsid w:val="00127739"/>
    <w:rsid w:val="00127785"/>
    <w:rsid w:val="00127F54"/>
    <w:rsid w:val="00131A46"/>
    <w:rsid w:val="00131D31"/>
    <w:rsid w:val="001320A7"/>
    <w:rsid w:val="00132126"/>
    <w:rsid w:val="00132669"/>
    <w:rsid w:val="0013281F"/>
    <w:rsid w:val="00132BAA"/>
    <w:rsid w:val="00132FC0"/>
    <w:rsid w:val="00133519"/>
    <w:rsid w:val="00133E97"/>
    <w:rsid w:val="00134B69"/>
    <w:rsid w:val="0013562E"/>
    <w:rsid w:val="00135679"/>
    <w:rsid w:val="00135823"/>
    <w:rsid w:val="00135B8C"/>
    <w:rsid w:val="001361EA"/>
    <w:rsid w:val="00136411"/>
    <w:rsid w:val="0013675A"/>
    <w:rsid w:val="00136D0E"/>
    <w:rsid w:val="00136E85"/>
    <w:rsid w:val="0013716B"/>
    <w:rsid w:val="00137A06"/>
    <w:rsid w:val="00137B08"/>
    <w:rsid w:val="00140327"/>
    <w:rsid w:val="00140785"/>
    <w:rsid w:val="0014080D"/>
    <w:rsid w:val="00140FDA"/>
    <w:rsid w:val="001417F1"/>
    <w:rsid w:val="00141B1B"/>
    <w:rsid w:val="00141D6A"/>
    <w:rsid w:val="0014224D"/>
    <w:rsid w:val="0014230F"/>
    <w:rsid w:val="001436FA"/>
    <w:rsid w:val="00143AC9"/>
    <w:rsid w:val="0014409C"/>
    <w:rsid w:val="001442FA"/>
    <w:rsid w:val="0014461B"/>
    <w:rsid w:val="001446D8"/>
    <w:rsid w:val="001451E4"/>
    <w:rsid w:val="00145490"/>
    <w:rsid w:val="001454FB"/>
    <w:rsid w:val="00145A28"/>
    <w:rsid w:val="00145D30"/>
    <w:rsid w:val="0014665F"/>
    <w:rsid w:val="00146AB6"/>
    <w:rsid w:val="001470D7"/>
    <w:rsid w:val="00147273"/>
    <w:rsid w:val="0014754B"/>
    <w:rsid w:val="00150571"/>
    <w:rsid w:val="00150CF9"/>
    <w:rsid w:val="00150E0A"/>
    <w:rsid w:val="001514D2"/>
    <w:rsid w:val="0015159E"/>
    <w:rsid w:val="001519B9"/>
    <w:rsid w:val="0015210E"/>
    <w:rsid w:val="001524D1"/>
    <w:rsid w:val="001529CC"/>
    <w:rsid w:val="001533CC"/>
    <w:rsid w:val="00153594"/>
    <w:rsid w:val="001546EF"/>
    <w:rsid w:val="00154E03"/>
    <w:rsid w:val="00155399"/>
    <w:rsid w:val="001553DE"/>
    <w:rsid w:val="00155C76"/>
    <w:rsid w:val="001560C7"/>
    <w:rsid w:val="00156270"/>
    <w:rsid w:val="0015663E"/>
    <w:rsid w:val="001566A7"/>
    <w:rsid w:val="001567E5"/>
    <w:rsid w:val="00156AA9"/>
    <w:rsid w:val="001570EE"/>
    <w:rsid w:val="001579B2"/>
    <w:rsid w:val="00157FAD"/>
    <w:rsid w:val="0016025A"/>
    <w:rsid w:val="00160C15"/>
    <w:rsid w:val="001614CF"/>
    <w:rsid w:val="00161669"/>
    <w:rsid w:val="0016192E"/>
    <w:rsid w:val="00161958"/>
    <w:rsid w:val="00161C05"/>
    <w:rsid w:val="001629D5"/>
    <w:rsid w:val="00163293"/>
    <w:rsid w:val="001632F7"/>
    <w:rsid w:val="001638BC"/>
    <w:rsid w:val="001648A0"/>
    <w:rsid w:val="0016518D"/>
    <w:rsid w:val="00165B67"/>
    <w:rsid w:val="00165C8E"/>
    <w:rsid w:val="00165D7C"/>
    <w:rsid w:val="00165FAD"/>
    <w:rsid w:val="00165FC5"/>
    <w:rsid w:val="0016674C"/>
    <w:rsid w:val="00166B86"/>
    <w:rsid w:val="00170253"/>
    <w:rsid w:val="00170532"/>
    <w:rsid w:val="00170D19"/>
    <w:rsid w:val="0017150C"/>
    <w:rsid w:val="001719E7"/>
    <w:rsid w:val="001719FC"/>
    <w:rsid w:val="00171C71"/>
    <w:rsid w:val="00171CD7"/>
    <w:rsid w:val="00172CDE"/>
    <w:rsid w:val="00172FCF"/>
    <w:rsid w:val="001733A8"/>
    <w:rsid w:val="0017386F"/>
    <w:rsid w:val="0017422E"/>
    <w:rsid w:val="00174D23"/>
    <w:rsid w:val="00175673"/>
    <w:rsid w:val="00175DD8"/>
    <w:rsid w:val="00175E5B"/>
    <w:rsid w:val="00175FA2"/>
    <w:rsid w:val="0017613E"/>
    <w:rsid w:val="00176542"/>
    <w:rsid w:val="0017660E"/>
    <w:rsid w:val="0017666E"/>
    <w:rsid w:val="00176E4F"/>
    <w:rsid w:val="0017757C"/>
    <w:rsid w:val="00177930"/>
    <w:rsid w:val="00177E64"/>
    <w:rsid w:val="00180838"/>
    <w:rsid w:val="00180870"/>
    <w:rsid w:val="001811DB"/>
    <w:rsid w:val="0018160E"/>
    <w:rsid w:val="001816C1"/>
    <w:rsid w:val="00181CCC"/>
    <w:rsid w:val="00181F35"/>
    <w:rsid w:val="00182248"/>
    <w:rsid w:val="00182871"/>
    <w:rsid w:val="001835CD"/>
    <w:rsid w:val="001836FD"/>
    <w:rsid w:val="0018389C"/>
    <w:rsid w:val="00183928"/>
    <w:rsid w:val="00183C31"/>
    <w:rsid w:val="00183EBC"/>
    <w:rsid w:val="001845E3"/>
    <w:rsid w:val="00184D75"/>
    <w:rsid w:val="00184E6E"/>
    <w:rsid w:val="00185D52"/>
    <w:rsid w:val="0018674A"/>
    <w:rsid w:val="0018706B"/>
    <w:rsid w:val="001871BF"/>
    <w:rsid w:val="0018747C"/>
    <w:rsid w:val="001878B1"/>
    <w:rsid w:val="00190659"/>
    <w:rsid w:val="001906A2"/>
    <w:rsid w:val="001906C4"/>
    <w:rsid w:val="00191743"/>
    <w:rsid w:val="00191804"/>
    <w:rsid w:val="00191A60"/>
    <w:rsid w:val="0019212B"/>
    <w:rsid w:val="00192157"/>
    <w:rsid w:val="00192796"/>
    <w:rsid w:val="0019324A"/>
    <w:rsid w:val="001937A8"/>
    <w:rsid w:val="00193F15"/>
    <w:rsid w:val="001940EE"/>
    <w:rsid w:val="001949CB"/>
    <w:rsid w:val="00194DC3"/>
    <w:rsid w:val="001959E2"/>
    <w:rsid w:val="00195AD2"/>
    <w:rsid w:val="00195DEE"/>
    <w:rsid w:val="0019603A"/>
    <w:rsid w:val="00196385"/>
    <w:rsid w:val="001964FE"/>
    <w:rsid w:val="00196A86"/>
    <w:rsid w:val="00196D81"/>
    <w:rsid w:val="00197042"/>
    <w:rsid w:val="00197302"/>
    <w:rsid w:val="0019730B"/>
    <w:rsid w:val="00197997"/>
    <w:rsid w:val="001A07BD"/>
    <w:rsid w:val="001A0912"/>
    <w:rsid w:val="001A1055"/>
    <w:rsid w:val="001A148B"/>
    <w:rsid w:val="001A17DF"/>
    <w:rsid w:val="001A2CF8"/>
    <w:rsid w:val="001A32F3"/>
    <w:rsid w:val="001A3BCC"/>
    <w:rsid w:val="001A3C0D"/>
    <w:rsid w:val="001A498B"/>
    <w:rsid w:val="001A5183"/>
    <w:rsid w:val="001A5A70"/>
    <w:rsid w:val="001A632D"/>
    <w:rsid w:val="001A6B29"/>
    <w:rsid w:val="001A6F0C"/>
    <w:rsid w:val="001A70BE"/>
    <w:rsid w:val="001A7300"/>
    <w:rsid w:val="001A7730"/>
    <w:rsid w:val="001A7734"/>
    <w:rsid w:val="001A7BE2"/>
    <w:rsid w:val="001B01DE"/>
    <w:rsid w:val="001B0208"/>
    <w:rsid w:val="001B083F"/>
    <w:rsid w:val="001B0EA8"/>
    <w:rsid w:val="001B14C1"/>
    <w:rsid w:val="001B1789"/>
    <w:rsid w:val="001B1920"/>
    <w:rsid w:val="001B1C57"/>
    <w:rsid w:val="001B1F6F"/>
    <w:rsid w:val="001B20FE"/>
    <w:rsid w:val="001B2834"/>
    <w:rsid w:val="001B2B15"/>
    <w:rsid w:val="001B3026"/>
    <w:rsid w:val="001B3078"/>
    <w:rsid w:val="001B311F"/>
    <w:rsid w:val="001B3344"/>
    <w:rsid w:val="001B35E9"/>
    <w:rsid w:val="001B4136"/>
    <w:rsid w:val="001B4A25"/>
    <w:rsid w:val="001B4B28"/>
    <w:rsid w:val="001B4B84"/>
    <w:rsid w:val="001B4DA9"/>
    <w:rsid w:val="001B4E6E"/>
    <w:rsid w:val="001B4EC0"/>
    <w:rsid w:val="001B5B34"/>
    <w:rsid w:val="001B6032"/>
    <w:rsid w:val="001B6967"/>
    <w:rsid w:val="001B69E1"/>
    <w:rsid w:val="001B69E3"/>
    <w:rsid w:val="001B6BF3"/>
    <w:rsid w:val="001B798A"/>
    <w:rsid w:val="001B7A25"/>
    <w:rsid w:val="001B7D6D"/>
    <w:rsid w:val="001C0925"/>
    <w:rsid w:val="001C0D39"/>
    <w:rsid w:val="001C0EA2"/>
    <w:rsid w:val="001C110F"/>
    <w:rsid w:val="001C1679"/>
    <w:rsid w:val="001C18CA"/>
    <w:rsid w:val="001C1A8E"/>
    <w:rsid w:val="001C1EE6"/>
    <w:rsid w:val="001C1FB4"/>
    <w:rsid w:val="001C1FBD"/>
    <w:rsid w:val="001C219F"/>
    <w:rsid w:val="001C22F6"/>
    <w:rsid w:val="001C263E"/>
    <w:rsid w:val="001C338E"/>
    <w:rsid w:val="001C394F"/>
    <w:rsid w:val="001C3AEB"/>
    <w:rsid w:val="001C420A"/>
    <w:rsid w:val="001C43BD"/>
    <w:rsid w:val="001C4992"/>
    <w:rsid w:val="001C4C48"/>
    <w:rsid w:val="001C55BF"/>
    <w:rsid w:val="001C596B"/>
    <w:rsid w:val="001C5AD7"/>
    <w:rsid w:val="001C5B0C"/>
    <w:rsid w:val="001C6039"/>
    <w:rsid w:val="001C6374"/>
    <w:rsid w:val="001C6665"/>
    <w:rsid w:val="001C66F1"/>
    <w:rsid w:val="001C6A6C"/>
    <w:rsid w:val="001C6AAA"/>
    <w:rsid w:val="001C711F"/>
    <w:rsid w:val="001C7137"/>
    <w:rsid w:val="001C7284"/>
    <w:rsid w:val="001C728B"/>
    <w:rsid w:val="001C73B0"/>
    <w:rsid w:val="001C7811"/>
    <w:rsid w:val="001C7A30"/>
    <w:rsid w:val="001D034D"/>
    <w:rsid w:val="001D143F"/>
    <w:rsid w:val="001D1501"/>
    <w:rsid w:val="001D2279"/>
    <w:rsid w:val="001D2394"/>
    <w:rsid w:val="001D2643"/>
    <w:rsid w:val="001D28AE"/>
    <w:rsid w:val="001D29BB"/>
    <w:rsid w:val="001D2FBD"/>
    <w:rsid w:val="001D4194"/>
    <w:rsid w:val="001D459D"/>
    <w:rsid w:val="001D5657"/>
    <w:rsid w:val="001D5946"/>
    <w:rsid w:val="001D67B6"/>
    <w:rsid w:val="001D72F3"/>
    <w:rsid w:val="001D7C18"/>
    <w:rsid w:val="001D7D5F"/>
    <w:rsid w:val="001E03A6"/>
    <w:rsid w:val="001E11FB"/>
    <w:rsid w:val="001E140F"/>
    <w:rsid w:val="001E152F"/>
    <w:rsid w:val="001E28DE"/>
    <w:rsid w:val="001E301E"/>
    <w:rsid w:val="001E3397"/>
    <w:rsid w:val="001E33AB"/>
    <w:rsid w:val="001E3489"/>
    <w:rsid w:val="001E37CF"/>
    <w:rsid w:val="001E39A2"/>
    <w:rsid w:val="001E3DC0"/>
    <w:rsid w:val="001E44D3"/>
    <w:rsid w:val="001E5430"/>
    <w:rsid w:val="001E6DA7"/>
    <w:rsid w:val="001E6FC4"/>
    <w:rsid w:val="001E719D"/>
    <w:rsid w:val="001E79E8"/>
    <w:rsid w:val="001E7AE9"/>
    <w:rsid w:val="001F0086"/>
    <w:rsid w:val="001F02A3"/>
    <w:rsid w:val="001F04CC"/>
    <w:rsid w:val="001F0744"/>
    <w:rsid w:val="001F0980"/>
    <w:rsid w:val="001F1058"/>
    <w:rsid w:val="001F1102"/>
    <w:rsid w:val="001F17A7"/>
    <w:rsid w:val="001F1ACF"/>
    <w:rsid w:val="001F1D9F"/>
    <w:rsid w:val="001F215F"/>
    <w:rsid w:val="001F2611"/>
    <w:rsid w:val="001F2D40"/>
    <w:rsid w:val="001F30B3"/>
    <w:rsid w:val="001F3971"/>
    <w:rsid w:val="001F3CF0"/>
    <w:rsid w:val="001F3D4E"/>
    <w:rsid w:val="001F4133"/>
    <w:rsid w:val="001F4C2A"/>
    <w:rsid w:val="001F4E8A"/>
    <w:rsid w:val="001F5188"/>
    <w:rsid w:val="001F52D3"/>
    <w:rsid w:val="001F53AB"/>
    <w:rsid w:val="001F5814"/>
    <w:rsid w:val="001F6018"/>
    <w:rsid w:val="001F6334"/>
    <w:rsid w:val="001F6B5B"/>
    <w:rsid w:val="001F7F60"/>
    <w:rsid w:val="002001E8"/>
    <w:rsid w:val="002003A4"/>
    <w:rsid w:val="0020085A"/>
    <w:rsid w:val="002012C2"/>
    <w:rsid w:val="0020175D"/>
    <w:rsid w:val="002023B2"/>
    <w:rsid w:val="00202761"/>
    <w:rsid w:val="002027EC"/>
    <w:rsid w:val="00202843"/>
    <w:rsid w:val="00202970"/>
    <w:rsid w:val="00202F12"/>
    <w:rsid w:val="0020339D"/>
    <w:rsid w:val="00203665"/>
    <w:rsid w:val="00203AC9"/>
    <w:rsid w:val="00203C62"/>
    <w:rsid w:val="00203F7D"/>
    <w:rsid w:val="0020430D"/>
    <w:rsid w:val="0020468D"/>
    <w:rsid w:val="002051C4"/>
    <w:rsid w:val="00205886"/>
    <w:rsid w:val="002058CD"/>
    <w:rsid w:val="002064A9"/>
    <w:rsid w:val="002064C3"/>
    <w:rsid w:val="0020712F"/>
    <w:rsid w:val="00207172"/>
    <w:rsid w:val="0020798D"/>
    <w:rsid w:val="00207EC6"/>
    <w:rsid w:val="00207F64"/>
    <w:rsid w:val="002102D1"/>
    <w:rsid w:val="002108C5"/>
    <w:rsid w:val="00210FE5"/>
    <w:rsid w:val="00211145"/>
    <w:rsid w:val="0021138F"/>
    <w:rsid w:val="00211995"/>
    <w:rsid w:val="00211D52"/>
    <w:rsid w:val="002120C9"/>
    <w:rsid w:val="002124A4"/>
    <w:rsid w:val="002127E9"/>
    <w:rsid w:val="00212A04"/>
    <w:rsid w:val="00212A9C"/>
    <w:rsid w:val="00212B08"/>
    <w:rsid w:val="0021358A"/>
    <w:rsid w:val="002135CC"/>
    <w:rsid w:val="002135E3"/>
    <w:rsid w:val="00213E43"/>
    <w:rsid w:val="00214097"/>
    <w:rsid w:val="002142F7"/>
    <w:rsid w:val="002149C0"/>
    <w:rsid w:val="002157EE"/>
    <w:rsid w:val="0021593E"/>
    <w:rsid w:val="00215C4B"/>
    <w:rsid w:val="00215D16"/>
    <w:rsid w:val="00216810"/>
    <w:rsid w:val="00216B4B"/>
    <w:rsid w:val="00216CED"/>
    <w:rsid w:val="00216DFD"/>
    <w:rsid w:val="00216E67"/>
    <w:rsid w:val="00217154"/>
    <w:rsid w:val="0021717A"/>
    <w:rsid w:val="0021724A"/>
    <w:rsid w:val="00217715"/>
    <w:rsid w:val="0021776C"/>
    <w:rsid w:val="00217D00"/>
    <w:rsid w:val="00217DBD"/>
    <w:rsid w:val="00217E45"/>
    <w:rsid w:val="002208FF"/>
    <w:rsid w:val="0022090A"/>
    <w:rsid w:val="00220A85"/>
    <w:rsid w:val="00220F25"/>
    <w:rsid w:val="00220FC2"/>
    <w:rsid w:val="00221101"/>
    <w:rsid w:val="00221125"/>
    <w:rsid w:val="00221AAA"/>
    <w:rsid w:val="002221BB"/>
    <w:rsid w:val="0022282E"/>
    <w:rsid w:val="00222874"/>
    <w:rsid w:val="00222DB4"/>
    <w:rsid w:val="00223197"/>
    <w:rsid w:val="002236FC"/>
    <w:rsid w:val="0022379F"/>
    <w:rsid w:val="00223E5D"/>
    <w:rsid w:val="002243A2"/>
    <w:rsid w:val="0022513F"/>
    <w:rsid w:val="00225224"/>
    <w:rsid w:val="00226A19"/>
    <w:rsid w:val="00226BF3"/>
    <w:rsid w:val="00226DEF"/>
    <w:rsid w:val="00227375"/>
    <w:rsid w:val="002275CA"/>
    <w:rsid w:val="00227DD8"/>
    <w:rsid w:val="002305C3"/>
    <w:rsid w:val="00231317"/>
    <w:rsid w:val="002319AD"/>
    <w:rsid w:val="0023251A"/>
    <w:rsid w:val="002325A0"/>
    <w:rsid w:val="0023282F"/>
    <w:rsid w:val="00232832"/>
    <w:rsid w:val="002331B8"/>
    <w:rsid w:val="0023383C"/>
    <w:rsid w:val="00233A32"/>
    <w:rsid w:val="00233EF2"/>
    <w:rsid w:val="00234CC1"/>
    <w:rsid w:val="00235901"/>
    <w:rsid w:val="002360DB"/>
    <w:rsid w:val="002364EC"/>
    <w:rsid w:val="002377DD"/>
    <w:rsid w:val="00237A01"/>
    <w:rsid w:val="00237B6B"/>
    <w:rsid w:val="00240326"/>
    <w:rsid w:val="00240390"/>
    <w:rsid w:val="002415BD"/>
    <w:rsid w:val="00241D65"/>
    <w:rsid w:val="00242518"/>
    <w:rsid w:val="002429B2"/>
    <w:rsid w:val="00242D2A"/>
    <w:rsid w:val="00243033"/>
    <w:rsid w:val="002437F6"/>
    <w:rsid w:val="0024429D"/>
    <w:rsid w:val="00244C87"/>
    <w:rsid w:val="00245092"/>
    <w:rsid w:val="0024554F"/>
    <w:rsid w:val="002456A5"/>
    <w:rsid w:val="002457E1"/>
    <w:rsid w:val="002457F9"/>
    <w:rsid w:val="00246430"/>
    <w:rsid w:val="002464F9"/>
    <w:rsid w:val="0024689B"/>
    <w:rsid w:val="00247407"/>
    <w:rsid w:val="002476E0"/>
    <w:rsid w:val="002478E0"/>
    <w:rsid w:val="00247CA0"/>
    <w:rsid w:val="00247F46"/>
    <w:rsid w:val="002504DB"/>
    <w:rsid w:val="00250F80"/>
    <w:rsid w:val="002510CC"/>
    <w:rsid w:val="00252358"/>
    <w:rsid w:val="002526DA"/>
    <w:rsid w:val="0025284C"/>
    <w:rsid w:val="002531FA"/>
    <w:rsid w:val="00253601"/>
    <w:rsid w:val="002539C6"/>
    <w:rsid w:val="00253E4D"/>
    <w:rsid w:val="00254594"/>
    <w:rsid w:val="0025493C"/>
    <w:rsid w:val="00255515"/>
    <w:rsid w:val="0025563E"/>
    <w:rsid w:val="002559C6"/>
    <w:rsid w:val="00255CB3"/>
    <w:rsid w:val="0025606E"/>
    <w:rsid w:val="0025606F"/>
    <w:rsid w:val="002566AF"/>
    <w:rsid w:val="00256868"/>
    <w:rsid w:val="00256B24"/>
    <w:rsid w:val="00256EA0"/>
    <w:rsid w:val="0025711A"/>
    <w:rsid w:val="00257497"/>
    <w:rsid w:val="00260015"/>
    <w:rsid w:val="0026064C"/>
    <w:rsid w:val="00260768"/>
    <w:rsid w:val="0026165B"/>
    <w:rsid w:val="00261A75"/>
    <w:rsid w:val="002626E7"/>
    <w:rsid w:val="00262C62"/>
    <w:rsid w:val="00262D23"/>
    <w:rsid w:val="00263A4D"/>
    <w:rsid w:val="00263A92"/>
    <w:rsid w:val="00263C47"/>
    <w:rsid w:val="00263FCD"/>
    <w:rsid w:val="002649C8"/>
    <w:rsid w:val="00264DB0"/>
    <w:rsid w:val="00265233"/>
    <w:rsid w:val="00265851"/>
    <w:rsid w:val="00265EC8"/>
    <w:rsid w:val="00266702"/>
    <w:rsid w:val="002670DC"/>
    <w:rsid w:val="0026752E"/>
    <w:rsid w:val="00267D92"/>
    <w:rsid w:val="0027040E"/>
    <w:rsid w:val="002705DC"/>
    <w:rsid w:val="00270B39"/>
    <w:rsid w:val="002718B1"/>
    <w:rsid w:val="00271A22"/>
    <w:rsid w:val="00271C05"/>
    <w:rsid w:val="00271E5A"/>
    <w:rsid w:val="00272843"/>
    <w:rsid w:val="00272926"/>
    <w:rsid w:val="00274962"/>
    <w:rsid w:val="00274ED7"/>
    <w:rsid w:val="00275146"/>
    <w:rsid w:val="00275535"/>
    <w:rsid w:val="00275BC4"/>
    <w:rsid w:val="00275D25"/>
    <w:rsid w:val="00276028"/>
    <w:rsid w:val="00276361"/>
    <w:rsid w:val="002767CC"/>
    <w:rsid w:val="00276A70"/>
    <w:rsid w:val="00277442"/>
    <w:rsid w:val="00277867"/>
    <w:rsid w:val="00277E2C"/>
    <w:rsid w:val="00280A19"/>
    <w:rsid w:val="00280C8E"/>
    <w:rsid w:val="00281256"/>
    <w:rsid w:val="0028127A"/>
    <w:rsid w:val="00282FEA"/>
    <w:rsid w:val="00283959"/>
    <w:rsid w:val="00283E1A"/>
    <w:rsid w:val="00283E94"/>
    <w:rsid w:val="00284091"/>
    <w:rsid w:val="002842EA"/>
    <w:rsid w:val="00285045"/>
    <w:rsid w:val="00285216"/>
    <w:rsid w:val="00285341"/>
    <w:rsid w:val="00285782"/>
    <w:rsid w:val="002866E6"/>
    <w:rsid w:val="00286CB3"/>
    <w:rsid w:val="00286D68"/>
    <w:rsid w:val="00286DEB"/>
    <w:rsid w:val="00287091"/>
    <w:rsid w:val="00287A10"/>
    <w:rsid w:val="00287E2F"/>
    <w:rsid w:val="00290906"/>
    <w:rsid w:val="00290943"/>
    <w:rsid w:val="002909D1"/>
    <w:rsid w:val="00290A04"/>
    <w:rsid w:val="00291EFD"/>
    <w:rsid w:val="00292D48"/>
    <w:rsid w:val="0029386E"/>
    <w:rsid w:val="00293E8B"/>
    <w:rsid w:val="002941B8"/>
    <w:rsid w:val="002946DE"/>
    <w:rsid w:val="0029491C"/>
    <w:rsid w:val="00294AEE"/>
    <w:rsid w:val="00295CA1"/>
    <w:rsid w:val="00295D89"/>
    <w:rsid w:val="00296F40"/>
    <w:rsid w:val="00297AFC"/>
    <w:rsid w:val="002A013A"/>
    <w:rsid w:val="002A0444"/>
    <w:rsid w:val="002A07D3"/>
    <w:rsid w:val="002A10C8"/>
    <w:rsid w:val="002A13E3"/>
    <w:rsid w:val="002A1697"/>
    <w:rsid w:val="002A1B19"/>
    <w:rsid w:val="002A2277"/>
    <w:rsid w:val="002A269F"/>
    <w:rsid w:val="002A2B53"/>
    <w:rsid w:val="002A2BC5"/>
    <w:rsid w:val="002A2C39"/>
    <w:rsid w:val="002A3464"/>
    <w:rsid w:val="002A3627"/>
    <w:rsid w:val="002A3955"/>
    <w:rsid w:val="002A3B97"/>
    <w:rsid w:val="002A4EA4"/>
    <w:rsid w:val="002A4EB2"/>
    <w:rsid w:val="002A53AE"/>
    <w:rsid w:val="002A5450"/>
    <w:rsid w:val="002A5E84"/>
    <w:rsid w:val="002A6084"/>
    <w:rsid w:val="002A6632"/>
    <w:rsid w:val="002A6C43"/>
    <w:rsid w:val="002A6C7B"/>
    <w:rsid w:val="002A7091"/>
    <w:rsid w:val="002B0017"/>
    <w:rsid w:val="002B049B"/>
    <w:rsid w:val="002B1016"/>
    <w:rsid w:val="002B11AE"/>
    <w:rsid w:val="002B1609"/>
    <w:rsid w:val="002B1734"/>
    <w:rsid w:val="002B1CF4"/>
    <w:rsid w:val="002B1EA6"/>
    <w:rsid w:val="002B281E"/>
    <w:rsid w:val="002B312F"/>
    <w:rsid w:val="002B3143"/>
    <w:rsid w:val="002B380C"/>
    <w:rsid w:val="002B3849"/>
    <w:rsid w:val="002B404B"/>
    <w:rsid w:val="002B4627"/>
    <w:rsid w:val="002B46E4"/>
    <w:rsid w:val="002B5254"/>
    <w:rsid w:val="002B544F"/>
    <w:rsid w:val="002B561B"/>
    <w:rsid w:val="002B5BB0"/>
    <w:rsid w:val="002B6142"/>
    <w:rsid w:val="002B66BC"/>
    <w:rsid w:val="002B6AA5"/>
    <w:rsid w:val="002B6EAE"/>
    <w:rsid w:val="002B707C"/>
    <w:rsid w:val="002C01ED"/>
    <w:rsid w:val="002C052D"/>
    <w:rsid w:val="002C05AD"/>
    <w:rsid w:val="002C08A1"/>
    <w:rsid w:val="002C098F"/>
    <w:rsid w:val="002C0F8A"/>
    <w:rsid w:val="002C155F"/>
    <w:rsid w:val="002C17DB"/>
    <w:rsid w:val="002C1A48"/>
    <w:rsid w:val="002C1AD0"/>
    <w:rsid w:val="002C2200"/>
    <w:rsid w:val="002C245C"/>
    <w:rsid w:val="002C3C98"/>
    <w:rsid w:val="002C43D2"/>
    <w:rsid w:val="002C458A"/>
    <w:rsid w:val="002C4A25"/>
    <w:rsid w:val="002C4A92"/>
    <w:rsid w:val="002C5BE7"/>
    <w:rsid w:val="002C5C78"/>
    <w:rsid w:val="002C5F0A"/>
    <w:rsid w:val="002C7566"/>
    <w:rsid w:val="002C78B2"/>
    <w:rsid w:val="002C798E"/>
    <w:rsid w:val="002C7F54"/>
    <w:rsid w:val="002D0131"/>
    <w:rsid w:val="002D0233"/>
    <w:rsid w:val="002D0648"/>
    <w:rsid w:val="002D07A4"/>
    <w:rsid w:val="002D08CA"/>
    <w:rsid w:val="002D0A79"/>
    <w:rsid w:val="002D0C5B"/>
    <w:rsid w:val="002D162F"/>
    <w:rsid w:val="002D1B81"/>
    <w:rsid w:val="002D22AC"/>
    <w:rsid w:val="002D231D"/>
    <w:rsid w:val="002D2590"/>
    <w:rsid w:val="002D2A7A"/>
    <w:rsid w:val="002D3092"/>
    <w:rsid w:val="002D30C2"/>
    <w:rsid w:val="002D32A1"/>
    <w:rsid w:val="002D342B"/>
    <w:rsid w:val="002D3485"/>
    <w:rsid w:val="002D3973"/>
    <w:rsid w:val="002D3AB8"/>
    <w:rsid w:val="002D3BF8"/>
    <w:rsid w:val="002D3E4E"/>
    <w:rsid w:val="002D4238"/>
    <w:rsid w:val="002D438D"/>
    <w:rsid w:val="002D4B43"/>
    <w:rsid w:val="002D524F"/>
    <w:rsid w:val="002D5633"/>
    <w:rsid w:val="002D5946"/>
    <w:rsid w:val="002D5AB3"/>
    <w:rsid w:val="002D6619"/>
    <w:rsid w:val="002D6B9C"/>
    <w:rsid w:val="002D6FC4"/>
    <w:rsid w:val="002D732D"/>
    <w:rsid w:val="002D7789"/>
    <w:rsid w:val="002D7CAC"/>
    <w:rsid w:val="002E03FB"/>
    <w:rsid w:val="002E08E9"/>
    <w:rsid w:val="002E0F0E"/>
    <w:rsid w:val="002E19B2"/>
    <w:rsid w:val="002E2070"/>
    <w:rsid w:val="002E2BCC"/>
    <w:rsid w:val="002E2F90"/>
    <w:rsid w:val="002E2FD4"/>
    <w:rsid w:val="002E30DA"/>
    <w:rsid w:val="002E330D"/>
    <w:rsid w:val="002E3885"/>
    <w:rsid w:val="002E3F57"/>
    <w:rsid w:val="002E4C2F"/>
    <w:rsid w:val="002E5093"/>
    <w:rsid w:val="002E5680"/>
    <w:rsid w:val="002E58BF"/>
    <w:rsid w:val="002E5C1B"/>
    <w:rsid w:val="002E5D9D"/>
    <w:rsid w:val="002E63BD"/>
    <w:rsid w:val="002E6803"/>
    <w:rsid w:val="002E7889"/>
    <w:rsid w:val="002E7DC7"/>
    <w:rsid w:val="002F0329"/>
    <w:rsid w:val="002F08A7"/>
    <w:rsid w:val="002F13FD"/>
    <w:rsid w:val="002F145A"/>
    <w:rsid w:val="002F2118"/>
    <w:rsid w:val="002F212B"/>
    <w:rsid w:val="002F2145"/>
    <w:rsid w:val="002F286F"/>
    <w:rsid w:val="002F2DAC"/>
    <w:rsid w:val="002F2E3A"/>
    <w:rsid w:val="002F2EC5"/>
    <w:rsid w:val="002F308D"/>
    <w:rsid w:val="002F3DD3"/>
    <w:rsid w:val="002F3E40"/>
    <w:rsid w:val="002F4001"/>
    <w:rsid w:val="002F414A"/>
    <w:rsid w:val="002F50DD"/>
    <w:rsid w:val="002F515A"/>
    <w:rsid w:val="002F5165"/>
    <w:rsid w:val="002F6594"/>
    <w:rsid w:val="002F6713"/>
    <w:rsid w:val="002F6947"/>
    <w:rsid w:val="002F72E6"/>
    <w:rsid w:val="002F7360"/>
    <w:rsid w:val="002F76E7"/>
    <w:rsid w:val="002F7764"/>
    <w:rsid w:val="002F7A07"/>
    <w:rsid w:val="00300A87"/>
    <w:rsid w:val="00300AAB"/>
    <w:rsid w:val="00300B7B"/>
    <w:rsid w:val="00301098"/>
    <w:rsid w:val="003013D8"/>
    <w:rsid w:val="0030162E"/>
    <w:rsid w:val="00301638"/>
    <w:rsid w:val="0030164F"/>
    <w:rsid w:val="00301A65"/>
    <w:rsid w:val="00301AE1"/>
    <w:rsid w:val="00301B69"/>
    <w:rsid w:val="003020CE"/>
    <w:rsid w:val="003020E4"/>
    <w:rsid w:val="00302490"/>
    <w:rsid w:val="0030256D"/>
    <w:rsid w:val="003027FB"/>
    <w:rsid w:val="003029E6"/>
    <w:rsid w:val="003031DF"/>
    <w:rsid w:val="003035B7"/>
    <w:rsid w:val="00303633"/>
    <w:rsid w:val="00303E80"/>
    <w:rsid w:val="003042A5"/>
    <w:rsid w:val="0030468E"/>
    <w:rsid w:val="003047D7"/>
    <w:rsid w:val="00304F09"/>
    <w:rsid w:val="00305342"/>
    <w:rsid w:val="003059EB"/>
    <w:rsid w:val="00306165"/>
    <w:rsid w:val="003072BD"/>
    <w:rsid w:val="00307A84"/>
    <w:rsid w:val="00310029"/>
    <w:rsid w:val="00310A2F"/>
    <w:rsid w:val="00312091"/>
    <w:rsid w:val="00312CD1"/>
    <w:rsid w:val="00313189"/>
    <w:rsid w:val="003131F3"/>
    <w:rsid w:val="00313B4F"/>
    <w:rsid w:val="00313C6F"/>
    <w:rsid w:val="00314DC5"/>
    <w:rsid w:val="003151E5"/>
    <w:rsid w:val="003153C3"/>
    <w:rsid w:val="00315CC3"/>
    <w:rsid w:val="00315E14"/>
    <w:rsid w:val="00316066"/>
    <w:rsid w:val="0031622D"/>
    <w:rsid w:val="00316728"/>
    <w:rsid w:val="00316C39"/>
    <w:rsid w:val="00317016"/>
    <w:rsid w:val="003172EB"/>
    <w:rsid w:val="00317F7D"/>
    <w:rsid w:val="00320417"/>
    <w:rsid w:val="00320CED"/>
    <w:rsid w:val="003216F7"/>
    <w:rsid w:val="003230AB"/>
    <w:rsid w:val="003232D0"/>
    <w:rsid w:val="00323333"/>
    <w:rsid w:val="003236B9"/>
    <w:rsid w:val="00323B9D"/>
    <w:rsid w:val="00323EE6"/>
    <w:rsid w:val="00324127"/>
    <w:rsid w:val="00324429"/>
    <w:rsid w:val="00324782"/>
    <w:rsid w:val="00324AE0"/>
    <w:rsid w:val="003260A4"/>
    <w:rsid w:val="00326238"/>
    <w:rsid w:val="00326654"/>
    <w:rsid w:val="00326658"/>
    <w:rsid w:val="00326AD8"/>
    <w:rsid w:val="00326E9D"/>
    <w:rsid w:val="0032707F"/>
    <w:rsid w:val="003270DE"/>
    <w:rsid w:val="00330199"/>
    <w:rsid w:val="00330221"/>
    <w:rsid w:val="003304FE"/>
    <w:rsid w:val="00330BF4"/>
    <w:rsid w:val="003322CA"/>
    <w:rsid w:val="003330A7"/>
    <w:rsid w:val="0033356A"/>
    <w:rsid w:val="003335FA"/>
    <w:rsid w:val="00333AA6"/>
    <w:rsid w:val="003343A9"/>
    <w:rsid w:val="0033479F"/>
    <w:rsid w:val="003351C5"/>
    <w:rsid w:val="00335E9A"/>
    <w:rsid w:val="003369BF"/>
    <w:rsid w:val="003369E6"/>
    <w:rsid w:val="00336B1F"/>
    <w:rsid w:val="00336B34"/>
    <w:rsid w:val="0033703B"/>
    <w:rsid w:val="00337483"/>
    <w:rsid w:val="00337E24"/>
    <w:rsid w:val="00340413"/>
    <w:rsid w:val="00340827"/>
    <w:rsid w:val="00340C59"/>
    <w:rsid w:val="003415B5"/>
    <w:rsid w:val="00341B22"/>
    <w:rsid w:val="00341E1F"/>
    <w:rsid w:val="00341E8E"/>
    <w:rsid w:val="00341F3C"/>
    <w:rsid w:val="0034250E"/>
    <w:rsid w:val="003427C4"/>
    <w:rsid w:val="0034340E"/>
    <w:rsid w:val="00343BEF"/>
    <w:rsid w:val="00343EC6"/>
    <w:rsid w:val="00343EE9"/>
    <w:rsid w:val="0034407A"/>
    <w:rsid w:val="0034439B"/>
    <w:rsid w:val="003450C3"/>
    <w:rsid w:val="003453F8"/>
    <w:rsid w:val="00345440"/>
    <w:rsid w:val="003454AD"/>
    <w:rsid w:val="00345841"/>
    <w:rsid w:val="003465C1"/>
    <w:rsid w:val="0034667F"/>
    <w:rsid w:val="003468AE"/>
    <w:rsid w:val="003469C4"/>
    <w:rsid w:val="00346DE7"/>
    <w:rsid w:val="00346E76"/>
    <w:rsid w:val="00347897"/>
    <w:rsid w:val="003500D7"/>
    <w:rsid w:val="00350EFF"/>
    <w:rsid w:val="00350F8E"/>
    <w:rsid w:val="00351D60"/>
    <w:rsid w:val="00352805"/>
    <w:rsid w:val="00353068"/>
    <w:rsid w:val="003530FE"/>
    <w:rsid w:val="0035380A"/>
    <w:rsid w:val="00354088"/>
    <w:rsid w:val="00354226"/>
    <w:rsid w:val="0035460B"/>
    <w:rsid w:val="00356781"/>
    <w:rsid w:val="0035753A"/>
    <w:rsid w:val="00357909"/>
    <w:rsid w:val="003600EA"/>
    <w:rsid w:val="0036040F"/>
    <w:rsid w:val="00360B3D"/>
    <w:rsid w:val="00360F41"/>
    <w:rsid w:val="0036175A"/>
    <w:rsid w:val="00361DF9"/>
    <w:rsid w:val="00361FCD"/>
    <w:rsid w:val="00363155"/>
    <w:rsid w:val="0036316E"/>
    <w:rsid w:val="003633EC"/>
    <w:rsid w:val="00363A75"/>
    <w:rsid w:val="00364D31"/>
    <w:rsid w:val="00364FFD"/>
    <w:rsid w:val="0036504A"/>
    <w:rsid w:val="00366291"/>
    <w:rsid w:val="00366298"/>
    <w:rsid w:val="0036630A"/>
    <w:rsid w:val="00366D95"/>
    <w:rsid w:val="00366D9E"/>
    <w:rsid w:val="00366DCB"/>
    <w:rsid w:val="00366F2A"/>
    <w:rsid w:val="00366F6E"/>
    <w:rsid w:val="00367041"/>
    <w:rsid w:val="003671B2"/>
    <w:rsid w:val="00367772"/>
    <w:rsid w:val="0036784A"/>
    <w:rsid w:val="00367CFD"/>
    <w:rsid w:val="00367F71"/>
    <w:rsid w:val="00370124"/>
    <w:rsid w:val="003701CC"/>
    <w:rsid w:val="003701CE"/>
    <w:rsid w:val="0037083D"/>
    <w:rsid w:val="003714A0"/>
    <w:rsid w:val="00372664"/>
    <w:rsid w:val="003729AB"/>
    <w:rsid w:val="00372A36"/>
    <w:rsid w:val="00373275"/>
    <w:rsid w:val="003737ED"/>
    <w:rsid w:val="00373A49"/>
    <w:rsid w:val="00373C97"/>
    <w:rsid w:val="0037464C"/>
    <w:rsid w:val="0037465E"/>
    <w:rsid w:val="00374AB3"/>
    <w:rsid w:val="00374EA8"/>
    <w:rsid w:val="00375009"/>
    <w:rsid w:val="00375CD9"/>
    <w:rsid w:val="00375F40"/>
    <w:rsid w:val="0037685B"/>
    <w:rsid w:val="00376C07"/>
    <w:rsid w:val="003770A8"/>
    <w:rsid w:val="00377103"/>
    <w:rsid w:val="00377A71"/>
    <w:rsid w:val="0038005B"/>
    <w:rsid w:val="003804BD"/>
    <w:rsid w:val="00380767"/>
    <w:rsid w:val="0038239B"/>
    <w:rsid w:val="0038261C"/>
    <w:rsid w:val="00382CA8"/>
    <w:rsid w:val="00383C99"/>
    <w:rsid w:val="00384413"/>
    <w:rsid w:val="00385482"/>
    <w:rsid w:val="00385561"/>
    <w:rsid w:val="00385692"/>
    <w:rsid w:val="0038570B"/>
    <w:rsid w:val="00385844"/>
    <w:rsid w:val="00385AFE"/>
    <w:rsid w:val="00385DCA"/>
    <w:rsid w:val="0038620F"/>
    <w:rsid w:val="00386644"/>
    <w:rsid w:val="00386A5D"/>
    <w:rsid w:val="00386B0C"/>
    <w:rsid w:val="003874B4"/>
    <w:rsid w:val="003879C3"/>
    <w:rsid w:val="0039052C"/>
    <w:rsid w:val="00390887"/>
    <w:rsid w:val="00391129"/>
    <w:rsid w:val="003914CC"/>
    <w:rsid w:val="00391759"/>
    <w:rsid w:val="003917CD"/>
    <w:rsid w:val="003919B5"/>
    <w:rsid w:val="003919D0"/>
    <w:rsid w:val="00392054"/>
    <w:rsid w:val="00392AB4"/>
    <w:rsid w:val="00392D9E"/>
    <w:rsid w:val="00392F0A"/>
    <w:rsid w:val="003945F7"/>
    <w:rsid w:val="003953A7"/>
    <w:rsid w:val="0039570F"/>
    <w:rsid w:val="00395878"/>
    <w:rsid w:val="00395A62"/>
    <w:rsid w:val="0039659D"/>
    <w:rsid w:val="003968E9"/>
    <w:rsid w:val="00397141"/>
    <w:rsid w:val="00397197"/>
    <w:rsid w:val="003971BC"/>
    <w:rsid w:val="00397E27"/>
    <w:rsid w:val="003A014C"/>
    <w:rsid w:val="003A0238"/>
    <w:rsid w:val="003A09DF"/>
    <w:rsid w:val="003A0ED1"/>
    <w:rsid w:val="003A1164"/>
    <w:rsid w:val="003A1230"/>
    <w:rsid w:val="003A13AC"/>
    <w:rsid w:val="003A1A4C"/>
    <w:rsid w:val="003A27EE"/>
    <w:rsid w:val="003A28AF"/>
    <w:rsid w:val="003A3A65"/>
    <w:rsid w:val="003A3E7C"/>
    <w:rsid w:val="003A41D8"/>
    <w:rsid w:val="003A45DC"/>
    <w:rsid w:val="003A460F"/>
    <w:rsid w:val="003A51E9"/>
    <w:rsid w:val="003A604E"/>
    <w:rsid w:val="003A6409"/>
    <w:rsid w:val="003A65A5"/>
    <w:rsid w:val="003A67A8"/>
    <w:rsid w:val="003A6FA0"/>
    <w:rsid w:val="003A78C2"/>
    <w:rsid w:val="003A78E7"/>
    <w:rsid w:val="003A7C6C"/>
    <w:rsid w:val="003A7CC4"/>
    <w:rsid w:val="003B0386"/>
    <w:rsid w:val="003B0462"/>
    <w:rsid w:val="003B098A"/>
    <w:rsid w:val="003B0C1D"/>
    <w:rsid w:val="003B1160"/>
    <w:rsid w:val="003B11D3"/>
    <w:rsid w:val="003B26CB"/>
    <w:rsid w:val="003B28E1"/>
    <w:rsid w:val="003B2C00"/>
    <w:rsid w:val="003B4EAA"/>
    <w:rsid w:val="003B5563"/>
    <w:rsid w:val="003B57B7"/>
    <w:rsid w:val="003B5B79"/>
    <w:rsid w:val="003B5C3F"/>
    <w:rsid w:val="003B6141"/>
    <w:rsid w:val="003B6382"/>
    <w:rsid w:val="003B64E9"/>
    <w:rsid w:val="003B6520"/>
    <w:rsid w:val="003B6A4D"/>
    <w:rsid w:val="003B6AF5"/>
    <w:rsid w:val="003B6D36"/>
    <w:rsid w:val="003B6E17"/>
    <w:rsid w:val="003B7097"/>
    <w:rsid w:val="003B782A"/>
    <w:rsid w:val="003B7D86"/>
    <w:rsid w:val="003C0BD4"/>
    <w:rsid w:val="003C1201"/>
    <w:rsid w:val="003C1685"/>
    <w:rsid w:val="003C1AE1"/>
    <w:rsid w:val="003C2335"/>
    <w:rsid w:val="003C2367"/>
    <w:rsid w:val="003C29E3"/>
    <w:rsid w:val="003C2A53"/>
    <w:rsid w:val="003C2DEC"/>
    <w:rsid w:val="003C32CD"/>
    <w:rsid w:val="003C34AF"/>
    <w:rsid w:val="003C3725"/>
    <w:rsid w:val="003C5129"/>
    <w:rsid w:val="003C590D"/>
    <w:rsid w:val="003C5D1D"/>
    <w:rsid w:val="003C6590"/>
    <w:rsid w:val="003C7106"/>
    <w:rsid w:val="003C76E9"/>
    <w:rsid w:val="003C78E5"/>
    <w:rsid w:val="003C7CA9"/>
    <w:rsid w:val="003C7FF6"/>
    <w:rsid w:val="003D01A2"/>
    <w:rsid w:val="003D08BE"/>
    <w:rsid w:val="003D09CD"/>
    <w:rsid w:val="003D1154"/>
    <w:rsid w:val="003D1891"/>
    <w:rsid w:val="003D1CE5"/>
    <w:rsid w:val="003D22C9"/>
    <w:rsid w:val="003D2504"/>
    <w:rsid w:val="003D2BE9"/>
    <w:rsid w:val="003D2D2C"/>
    <w:rsid w:val="003D3BFC"/>
    <w:rsid w:val="003D4255"/>
    <w:rsid w:val="003D45E0"/>
    <w:rsid w:val="003D5DC0"/>
    <w:rsid w:val="003D5DF7"/>
    <w:rsid w:val="003D603C"/>
    <w:rsid w:val="003D6797"/>
    <w:rsid w:val="003D6B82"/>
    <w:rsid w:val="003D6D8A"/>
    <w:rsid w:val="003D7081"/>
    <w:rsid w:val="003D7720"/>
    <w:rsid w:val="003D7B48"/>
    <w:rsid w:val="003D7D17"/>
    <w:rsid w:val="003E007E"/>
    <w:rsid w:val="003E01C5"/>
    <w:rsid w:val="003E08EC"/>
    <w:rsid w:val="003E0A5F"/>
    <w:rsid w:val="003E1483"/>
    <w:rsid w:val="003E18FA"/>
    <w:rsid w:val="003E2169"/>
    <w:rsid w:val="003E30F1"/>
    <w:rsid w:val="003E4711"/>
    <w:rsid w:val="003E4B1E"/>
    <w:rsid w:val="003E4F2A"/>
    <w:rsid w:val="003E576F"/>
    <w:rsid w:val="003E5BB5"/>
    <w:rsid w:val="003E6B80"/>
    <w:rsid w:val="003E703A"/>
    <w:rsid w:val="003E707A"/>
    <w:rsid w:val="003F00B2"/>
    <w:rsid w:val="003F0414"/>
    <w:rsid w:val="003F059D"/>
    <w:rsid w:val="003F106E"/>
    <w:rsid w:val="003F1692"/>
    <w:rsid w:val="003F1EEE"/>
    <w:rsid w:val="003F21C7"/>
    <w:rsid w:val="003F2AAC"/>
    <w:rsid w:val="003F2AC1"/>
    <w:rsid w:val="003F2ECA"/>
    <w:rsid w:val="003F33A8"/>
    <w:rsid w:val="003F3F74"/>
    <w:rsid w:val="003F4B73"/>
    <w:rsid w:val="003F50A8"/>
    <w:rsid w:val="003F54DA"/>
    <w:rsid w:val="003F62B3"/>
    <w:rsid w:val="003F6C0C"/>
    <w:rsid w:val="003F706B"/>
    <w:rsid w:val="003F7233"/>
    <w:rsid w:val="003F7624"/>
    <w:rsid w:val="0040064F"/>
    <w:rsid w:val="004007C9"/>
    <w:rsid w:val="00400838"/>
    <w:rsid w:val="00400C92"/>
    <w:rsid w:val="00400F2E"/>
    <w:rsid w:val="00401278"/>
    <w:rsid w:val="0040132B"/>
    <w:rsid w:val="00401478"/>
    <w:rsid w:val="0040213A"/>
    <w:rsid w:val="00402648"/>
    <w:rsid w:val="00402A30"/>
    <w:rsid w:val="00402D3A"/>
    <w:rsid w:val="00403140"/>
    <w:rsid w:val="0040379F"/>
    <w:rsid w:val="004037F6"/>
    <w:rsid w:val="00403D12"/>
    <w:rsid w:val="00403D81"/>
    <w:rsid w:val="0040415B"/>
    <w:rsid w:val="004045CA"/>
    <w:rsid w:val="00404780"/>
    <w:rsid w:val="004048BF"/>
    <w:rsid w:val="00404ABB"/>
    <w:rsid w:val="00405655"/>
    <w:rsid w:val="00406EB0"/>
    <w:rsid w:val="0040714F"/>
    <w:rsid w:val="0040746C"/>
    <w:rsid w:val="00407FED"/>
    <w:rsid w:val="00410B1C"/>
    <w:rsid w:val="004119D4"/>
    <w:rsid w:val="00411A4B"/>
    <w:rsid w:val="00411B42"/>
    <w:rsid w:val="0041231A"/>
    <w:rsid w:val="00412E71"/>
    <w:rsid w:val="0041420E"/>
    <w:rsid w:val="00414690"/>
    <w:rsid w:val="00414E0C"/>
    <w:rsid w:val="00414F66"/>
    <w:rsid w:val="00414F7F"/>
    <w:rsid w:val="00415191"/>
    <w:rsid w:val="004154B6"/>
    <w:rsid w:val="00415557"/>
    <w:rsid w:val="00415E4D"/>
    <w:rsid w:val="00415EE3"/>
    <w:rsid w:val="00415F3D"/>
    <w:rsid w:val="0041600F"/>
    <w:rsid w:val="00416675"/>
    <w:rsid w:val="004168D2"/>
    <w:rsid w:val="00416ADD"/>
    <w:rsid w:val="00416D09"/>
    <w:rsid w:val="004175D5"/>
    <w:rsid w:val="00417792"/>
    <w:rsid w:val="00417C84"/>
    <w:rsid w:val="004202C6"/>
    <w:rsid w:val="00420812"/>
    <w:rsid w:val="0042299C"/>
    <w:rsid w:val="00423801"/>
    <w:rsid w:val="004239D8"/>
    <w:rsid w:val="00423DFD"/>
    <w:rsid w:val="0042403A"/>
    <w:rsid w:val="0042607D"/>
    <w:rsid w:val="00426640"/>
    <w:rsid w:val="004267B1"/>
    <w:rsid w:val="00426B9B"/>
    <w:rsid w:val="00427244"/>
    <w:rsid w:val="004274A6"/>
    <w:rsid w:val="00427E31"/>
    <w:rsid w:val="00427E9F"/>
    <w:rsid w:val="00430447"/>
    <w:rsid w:val="00430AE6"/>
    <w:rsid w:val="004311CA"/>
    <w:rsid w:val="00431314"/>
    <w:rsid w:val="004319F2"/>
    <w:rsid w:val="00431D8D"/>
    <w:rsid w:val="00432032"/>
    <w:rsid w:val="004325D3"/>
    <w:rsid w:val="00432730"/>
    <w:rsid w:val="00432CAC"/>
    <w:rsid w:val="00433229"/>
    <w:rsid w:val="00433265"/>
    <w:rsid w:val="004332BD"/>
    <w:rsid w:val="004338AA"/>
    <w:rsid w:val="00433AFB"/>
    <w:rsid w:val="004344E7"/>
    <w:rsid w:val="004347F2"/>
    <w:rsid w:val="00434A71"/>
    <w:rsid w:val="00434CF8"/>
    <w:rsid w:val="0043567E"/>
    <w:rsid w:val="00435834"/>
    <w:rsid w:val="00436049"/>
    <w:rsid w:val="004366F7"/>
    <w:rsid w:val="00436717"/>
    <w:rsid w:val="004378F1"/>
    <w:rsid w:val="00440BC3"/>
    <w:rsid w:val="00440C57"/>
    <w:rsid w:val="00441099"/>
    <w:rsid w:val="004416E1"/>
    <w:rsid w:val="00441FCC"/>
    <w:rsid w:val="004424C9"/>
    <w:rsid w:val="00442A8A"/>
    <w:rsid w:val="00442F64"/>
    <w:rsid w:val="004433A0"/>
    <w:rsid w:val="004438B1"/>
    <w:rsid w:val="004439D9"/>
    <w:rsid w:val="004448DF"/>
    <w:rsid w:val="00445408"/>
    <w:rsid w:val="00446217"/>
    <w:rsid w:val="00446332"/>
    <w:rsid w:val="00446F3C"/>
    <w:rsid w:val="004477C6"/>
    <w:rsid w:val="00450101"/>
    <w:rsid w:val="0045045A"/>
    <w:rsid w:val="00450709"/>
    <w:rsid w:val="00450EBB"/>
    <w:rsid w:val="00450ED9"/>
    <w:rsid w:val="00450F61"/>
    <w:rsid w:val="00450F80"/>
    <w:rsid w:val="00451838"/>
    <w:rsid w:val="00451C50"/>
    <w:rsid w:val="00451F78"/>
    <w:rsid w:val="004526D1"/>
    <w:rsid w:val="0045361D"/>
    <w:rsid w:val="00453BC6"/>
    <w:rsid w:val="00453CB8"/>
    <w:rsid w:val="0045443E"/>
    <w:rsid w:val="00454E45"/>
    <w:rsid w:val="00454EF8"/>
    <w:rsid w:val="00455E05"/>
    <w:rsid w:val="004561B1"/>
    <w:rsid w:val="00456236"/>
    <w:rsid w:val="004567DF"/>
    <w:rsid w:val="00456B2A"/>
    <w:rsid w:val="00456F55"/>
    <w:rsid w:val="0045724C"/>
    <w:rsid w:val="0045761B"/>
    <w:rsid w:val="00457F20"/>
    <w:rsid w:val="00460863"/>
    <w:rsid w:val="00461174"/>
    <w:rsid w:val="004613C3"/>
    <w:rsid w:val="0046175B"/>
    <w:rsid w:val="004617E3"/>
    <w:rsid w:val="004620EE"/>
    <w:rsid w:val="00462554"/>
    <w:rsid w:val="00462720"/>
    <w:rsid w:val="0046344F"/>
    <w:rsid w:val="004639A8"/>
    <w:rsid w:val="00463FD8"/>
    <w:rsid w:val="00464097"/>
    <w:rsid w:val="00464102"/>
    <w:rsid w:val="0046411D"/>
    <w:rsid w:val="004649E6"/>
    <w:rsid w:val="00464AD5"/>
    <w:rsid w:val="0046530B"/>
    <w:rsid w:val="00465887"/>
    <w:rsid w:val="00465F1A"/>
    <w:rsid w:val="00466191"/>
    <w:rsid w:val="00466772"/>
    <w:rsid w:val="00466919"/>
    <w:rsid w:val="00466A6C"/>
    <w:rsid w:val="00467084"/>
    <w:rsid w:val="00467426"/>
    <w:rsid w:val="00467919"/>
    <w:rsid w:val="004679D9"/>
    <w:rsid w:val="00467DFD"/>
    <w:rsid w:val="004700FA"/>
    <w:rsid w:val="00470EBE"/>
    <w:rsid w:val="00471839"/>
    <w:rsid w:val="004719DC"/>
    <w:rsid w:val="00471D26"/>
    <w:rsid w:val="0047266C"/>
    <w:rsid w:val="004727FB"/>
    <w:rsid w:val="0047324A"/>
    <w:rsid w:val="00473DD4"/>
    <w:rsid w:val="00474346"/>
    <w:rsid w:val="00474D87"/>
    <w:rsid w:val="00474DE6"/>
    <w:rsid w:val="0047503E"/>
    <w:rsid w:val="0047544E"/>
    <w:rsid w:val="00475503"/>
    <w:rsid w:val="00475803"/>
    <w:rsid w:val="004758EA"/>
    <w:rsid w:val="00475B5E"/>
    <w:rsid w:val="00475C12"/>
    <w:rsid w:val="00475ECD"/>
    <w:rsid w:val="00476138"/>
    <w:rsid w:val="0047625F"/>
    <w:rsid w:val="0047638A"/>
    <w:rsid w:val="004765F0"/>
    <w:rsid w:val="00476D57"/>
    <w:rsid w:val="00476D79"/>
    <w:rsid w:val="00476E9B"/>
    <w:rsid w:val="00477111"/>
    <w:rsid w:val="004772EE"/>
    <w:rsid w:val="00477554"/>
    <w:rsid w:val="004775D1"/>
    <w:rsid w:val="00477CEE"/>
    <w:rsid w:val="00477E21"/>
    <w:rsid w:val="00477E69"/>
    <w:rsid w:val="0048076C"/>
    <w:rsid w:val="00480A03"/>
    <w:rsid w:val="00480B6B"/>
    <w:rsid w:val="00481147"/>
    <w:rsid w:val="00481B30"/>
    <w:rsid w:val="00482294"/>
    <w:rsid w:val="0048260F"/>
    <w:rsid w:val="00482865"/>
    <w:rsid w:val="00484CD6"/>
    <w:rsid w:val="0048500A"/>
    <w:rsid w:val="0048554F"/>
    <w:rsid w:val="00486326"/>
    <w:rsid w:val="00486531"/>
    <w:rsid w:val="00486944"/>
    <w:rsid w:val="00486B59"/>
    <w:rsid w:val="0048725B"/>
    <w:rsid w:val="00487592"/>
    <w:rsid w:val="00487CFF"/>
    <w:rsid w:val="00487DF9"/>
    <w:rsid w:val="00487E7F"/>
    <w:rsid w:val="00490D62"/>
    <w:rsid w:val="00491099"/>
    <w:rsid w:val="0049125F"/>
    <w:rsid w:val="0049140F"/>
    <w:rsid w:val="00492042"/>
    <w:rsid w:val="00492B84"/>
    <w:rsid w:val="00492B9E"/>
    <w:rsid w:val="00492ED5"/>
    <w:rsid w:val="00493127"/>
    <w:rsid w:val="0049341C"/>
    <w:rsid w:val="00493D5D"/>
    <w:rsid w:val="0049443C"/>
    <w:rsid w:val="00494BA6"/>
    <w:rsid w:val="00494F08"/>
    <w:rsid w:val="004953B7"/>
    <w:rsid w:val="004960F7"/>
    <w:rsid w:val="0049689D"/>
    <w:rsid w:val="00496C67"/>
    <w:rsid w:val="004A0AF0"/>
    <w:rsid w:val="004A0F1D"/>
    <w:rsid w:val="004A1174"/>
    <w:rsid w:val="004A138E"/>
    <w:rsid w:val="004A17D9"/>
    <w:rsid w:val="004A1E8F"/>
    <w:rsid w:val="004A1F39"/>
    <w:rsid w:val="004A278C"/>
    <w:rsid w:val="004A28BB"/>
    <w:rsid w:val="004A28D3"/>
    <w:rsid w:val="004A2ACE"/>
    <w:rsid w:val="004A3ECB"/>
    <w:rsid w:val="004A4032"/>
    <w:rsid w:val="004A481A"/>
    <w:rsid w:val="004A4E5C"/>
    <w:rsid w:val="004A54FD"/>
    <w:rsid w:val="004A5D62"/>
    <w:rsid w:val="004A5ED5"/>
    <w:rsid w:val="004A605D"/>
    <w:rsid w:val="004A6591"/>
    <w:rsid w:val="004A6775"/>
    <w:rsid w:val="004B0144"/>
    <w:rsid w:val="004B0490"/>
    <w:rsid w:val="004B0E2E"/>
    <w:rsid w:val="004B1437"/>
    <w:rsid w:val="004B1B06"/>
    <w:rsid w:val="004B220B"/>
    <w:rsid w:val="004B3388"/>
    <w:rsid w:val="004B36DC"/>
    <w:rsid w:val="004B37B8"/>
    <w:rsid w:val="004B4911"/>
    <w:rsid w:val="004B49CE"/>
    <w:rsid w:val="004B4A3F"/>
    <w:rsid w:val="004B5271"/>
    <w:rsid w:val="004B5B47"/>
    <w:rsid w:val="004B64D5"/>
    <w:rsid w:val="004B65FB"/>
    <w:rsid w:val="004B66E8"/>
    <w:rsid w:val="004B6BE3"/>
    <w:rsid w:val="004B7062"/>
    <w:rsid w:val="004B7687"/>
    <w:rsid w:val="004B7A1C"/>
    <w:rsid w:val="004C0250"/>
    <w:rsid w:val="004C02D7"/>
    <w:rsid w:val="004C03C5"/>
    <w:rsid w:val="004C137C"/>
    <w:rsid w:val="004C1681"/>
    <w:rsid w:val="004C247F"/>
    <w:rsid w:val="004C267F"/>
    <w:rsid w:val="004C3377"/>
    <w:rsid w:val="004C41F1"/>
    <w:rsid w:val="004C43E8"/>
    <w:rsid w:val="004C4543"/>
    <w:rsid w:val="004C6AED"/>
    <w:rsid w:val="004C6EFC"/>
    <w:rsid w:val="004C74FB"/>
    <w:rsid w:val="004C7552"/>
    <w:rsid w:val="004C7595"/>
    <w:rsid w:val="004C7969"/>
    <w:rsid w:val="004C7E9C"/>
    <w:rsid w:val="004D059B"/>
    <w:rsid w:val="004D08D9"/>
    <w:rsid w:val="004D1276"/>
    <w:rsid w:val="004D15B3"/>
    <w:rsid w:val="004D16EC"/>
    <w:rsid w:val="004D245E"/>
    <w:rsid w:val="004D26F0"/>
    <w:rsid w:val="004D344F"/>
    <w:rsid w:val="004D3A85"/>
    <w:rsid w:val="004D4057"/>
    <w:rsid w:val="004D41D6"/>
    <w:rsid w:val="004D47CB"/>
    <w:rsid w:val="004D4942"/>
    <w:rsid w:val="004D5262"/>
    <w:rsid w:val="004D5375"/>
    <w:rsid w:val="004D53B5"/>
    <w:rsid w:val="004D5A21"/>
    <w:rsid w:val="004D609C"/>
    <w:rsid w:val="004D6BF2"/>
    <w:rsid w:val="004D7261"/>
    <w:rsid w:val="004D7C4B"/>
    <w:rsid w:val="004E0688"/>
    <w:rsid w:val="004E0722"/>
    <w:rsid w:val="004E13BE"/>
    <w:rsid w:val="004E1513"/>
    <w:rsid w:val="004E196A"/>
    <w:rsid w:val="004E1EAC"/>
    <w:rsid w:val="004E2B40"/>
    <w:rsid w:val="004E2C58"/>
    <w:rsid w:val="004E303B"/>
    <w:rsid w:val="004E3674"/>
    <w:rsid w:val="004E47F7"/>
    <w:rsid w:val="004E4CF4"/>
    <w:rsid w:val="004E50E7"/>
    <w:rsid w:val="004E51FA"/>
    <w:rsid w:val="004E526A"/>
    <w:rsid w:val="004E59CB"/>
    <w:rsid w:val="004E5E2E"/>
    <w:rsid w:val="004E603E"/>
    <w:rsid w:val="004E63CE"/>
    <w:rsid w:val="004E6C7E"/>
    <w:rsid w:val="004E6D4A"/>
    <w:rsid w:val="004E7572"/>
    <w:rsid w:val="004E785F"/>
    <w:rsid w:val="004E79E5"/>
    <w:rsid w:val="004E7AE1"/>
    <w:rsid w:val="004E7C74"/>
    <w:rsid w:val="004E7E0B"/>
    <w:rsid w:val="004F0385"/>
    <w:rsid w:val="004F1A66"/>
    <w:rsid w:val="004F1E4C"/>
    <w:rsid w:val="004F25F5"/>
    <w:rsid w:val="004F27CA"/>
    <w:rsid w:val="004F3231"/>
    <w:rsid w:val="004F3419"/>
    <w:rsid w:val="004F4459"/>
    <w:rsid w:val="004F478E"/>
    <w:rsid w:val="004F4E08"/>
    <w:rsid w:val="004F6056"/>
    <w:rsid w:val="004F609C"/>
    <w:rsid w:val="004F616D"/>
    <w:rsid w:val="004F61F7"/>
    <w:rsid w:val="004F68D9"/>
    <w:rsid w:val="004F6B5D"/>
    <w:rsid w:val="004F6D62"/>
    <w:rsid w:val="004F6D95"/>
    <w:rsid w:val="004F6F50"/>
    <w:rsid w:val="004F7160"/>
    <w:rsid w:val="004F7359"/>
    <w:rsid w:val="004F75DE"/>
    <w:rsid w:val="004F7774"/>
    <w:rsid w:val="004F7A28"/>
    <w:rsid w:val="004F7C13"/>
    <w:rsid w:val="004F7E1B"/>
    <w:rsid w:val="004F7F9D"/>
    <w:rsid w:val="00500F93"/>
    <w:rsid w:val="0050134B"/>
    <w:rsid w:val="00501FBF"/>
    <w:rsid w:val="00502F49"/>
    <w:rsid w:val="00503586"/>
    <w:rsid w:val="0050377D"/>
    <w:rsid w:val="005037A4"/>
    <w:rsid w:val="005039EB"/>
    <w:rsid w:val="005039EC"/>
    <w:rsid w:val="00504425"/>
    <w:rsid w:val="0050453B"/>
    <w:rsid w:val="00504641"/>
    <w:rsid w:val="00504E89"/>
    <w:rsid w:val="0050546E"/>
    <w:rsid w:val="005055E4"/>
    <w:rsid w:val="00505E98"/>
    <w:rsid w:val="0050618B"/>
    <w:rsid w:val="00507EC7"/>
    <w:rsid w:val="0051037A"/>
    <w:rsid w:val="00510563"/>
    <w:rsid w:val="0051094F"/>
    <w:rsid w:val="00511CCE"/>
    <w:rsid w:val="0051233B"/>
    <w:rsid w:val="005127C6"/>
    <w:rsid w:val="00513625"/>
    <w:rsid w:val="00513A10"/>
    <w:rsid w:val="00513D33"/>
    <w:rsid w:val="0051412B"/>
    <w:rsid w:val="005142EC"/>
    <w:rsid w:val="0051468D"/>
    <w:rsid w:val="00514790"/>
    <w:rsid w:val="00515A4D"/>
    <w:rsid w:val="00515E67"/>
    <w:rsid w:val="0051616A"/>
    <w:rsid w:val="005167C3"/>
    <w:rsid w:val="00516F24"/>
    <w:rsid w:val="00517430"/>
    <w:rsid w:val="00517E11"/>
    <w:rsid w:val="00520631"/>
    <w:rsid w:val="0052141E"/>
    <w:rsid w:val="00521654"/>
    <w:rsid w:val="0052173D"/>
    <w:rsid w:val="00521749"/>
    <w:rsid w:val="00521A4D"/>
    <w:rsid w:val="00521A63"/>
    <w:rsid w:val="00522372"/>
    <w:rsid w:val="00522A92"/>
    <w:rsid w:val="00522C8E"/>
    <w:rsid w:val="00523B50"/>
    <w:rsid w:val="00523DE0"/>
    <w:rsid w:val="00523F35"/>
    <w:rsid w:val="00523F5D"/>
    <w:rsid w:val="00523F8E"/>
    <w:rsid w:val="0052408F"/>
    <w:rsid w:val="0052484C"/>
    <w:rsid w:val="00524DD2"/>
    <w:rsid w:val="00524EBF"/>
    <w:rsid w:val="00526268"/>
    <w:rsid w:val="0052699D"/>
    <w:rsid w:val="00527338"/>
    <w:rsid w:val="00527A18"/>
    <w:rsid w:val="00530045"/>
    <w:rsid w:val="005301B7"/>
    <w:rsid w:val="0053035F"/>
    <w:rsid w:val="00530652"/>
    <w:rsid w:val="00530B23"/>
    <w:rsid w:val="00530F49"/>
    <w:rsid w:val="00531153"/>
    <w:rsid w:val="00531F36"/>
    <w:rsid w:val="00531F8F"/>
    <w:rsid w:val="00532171"/>
    <w:rsid w:val="00532A3C"/>
    <w:rsid w:val="00533442"/>
    <w:rsid w:val="00533A63"/>
    <w:rsid w:val="00534E33"/>
    <w:rsid w:val="005355F9"/>
    <w:rsid w:val="005357A0"/>
    <w:rsid w:val="0053583C"/>
    <w:rsid w:val="00535968"/>
    <w:rsid w:val="00535B7A"/>
    <w:rsid w:val="00536443"/>
    <w:rsid w:val="005366B7"/>
    <w:rsid w:val="0053689E"/>
    <w:rsid w:val="005377CB"/>
    <w:rsid w:val="0054092B"/>
    <w:rsid w:val="00540E3F"/>
    <w:rsid w:val="00540E72"/>
    <w:rsid w:val="00541019"/>
    <w:rsid w:val="0054138E"/>
    <w:rsid w:val="00541779"/>
    <w:rsid w:val="005418FC"/>
    <w:rsid w:val="005419AD"/>
    <w:rsid w:val="00542174"/>
    <w:rsid w:val="005427E0"/>
    <w:rsid w:val="0054339C"/>
    <w:rsid w:val="00543498"/>
    <w:rsid w:val="005434E0"/>
    <w:rsid w:val="005437ED"/>
    <w:rsid w:val="00544561"/>
    <w:rsid w:val="00544771"/>
    <w:rsid w:val="00544CD3"/>
    <w:rsid w:val="0054501B"/>
    <w:rsid w:val="00545C70"/>
    <w:rsid w:val="00545EEC"/>
    <w:rsid w:val="00546A23"/>
    <w:rsid w:val="00546BC6"/>
    <w:rsid w:val="00546D87"/>
    <w:rsid w:val="00546D9F"/>
    <w:rsid w:val="00547525"/>
    <w:rsid w:val="005476CA"/>
    <w:rsid w:val="00547B4A"/>
    <w:rsid w:val="0055069F"/>
    <w:rsid w:val="00550A81"/>
    <w:rsid w:val="00550BD1"/>
    <w:rsid w:val="00550C1E"/>
    <w:rsid w:val="0055167D"/>
    <w:rsid w:val="00551CA6"/>
    <w:rsid w:val="00552277"/>
    <w:rsid w:val="0055276C"/>
    <w:rsid w:val="00552F05"/>
    <w:rsid w:val="00553417"/>
    <w:rsid w:val="00553714"/>
    <w:rsid w:val="00553CE7"/>
    <w:rsid w:val="005546F3"/>
    <w:rsid w:val="0055567F"/>
    <w:rsid w:val="00555A03"/>
    <w:rsid w:val="00555AF8"/>
    <w:rsid w:val="005562F7"/>
    <w:rsid w:val="00556F8B"/>
    <w:rsid w:val="0055776F"/>
    <w:rsid w:val="005577DB"/>
    <w:rsid w:val="00560874"/>
    <w:rsid w:val="00560B4F"/>
    <w:rsid w:val="00560F7D"/>
    <w:rsid w:val="00561B5E"/>
    <w:rsid w:val="00562AA1"/>
    <w:rsid w:val="00562CD6"/>
    <w:rsid w:val="00563D9A"/>
    <w:rsid w:val="00564361"/>
    <w:rsid w:val="00565491"/>
    <w:rsid w:val="00565EC7"/>
    <w:rsid w:val="0056620E"/>
    <w:rsid w:val="0056644B"/>
    <w:rsid w:val="00566493"/>
    <w:rsid w:val="00566B7B"/>
    <w:rsid w:val="00566F57"/>
    <w:rsid w:val="0056755D"/>
    <w:rsid w:val="005679AB"/>
    <w:rsid w:val="00567A2B"/>
    <w:rsid w:val="00567C17"/>
    <w:rsid w:val="00567D7A"/>
    <w:rsid w:val="00567D94"/>
    <w:rsid w:val="0057003B"/>
    <w:rsid w:val="005700E3"/>
    <w:rsid w:val="0057047F"/>
    <w:rsid w:val="005706D4"/>
    <w:rsid w:val="00570BF5"/>
    <w:rsid w:val="00571E7E"/>
    <w:rsid w:val="00571ECB"/>
    <w:rsid w:val="00571F9A"/>
    <w:rsid w:val="0057204A"/>
    <w:rsid w:val="00572220"/>
    <w:rsid w:val="0057284A"/>
    <w:rsid w:val="00572A72"/>
    <w:rsid w:val="00573607"/>
    <w:rsid w:val="0057364C"/>
    <w:rsid w:val="00573805"/>
    <w:rsid w:val="00573AD5"/>
    <w:rsid w:val="00573B88"/>
    <w:rsid w:val="00574218"/>
    <w:rsid w:val="005742BD"/>
    <w:rsid w:val="005745D8"/>
    <w:rsid w:val="005747AE"/>
    <w:rsid w:val="005749DC"/>
    <w:rsid w:val="00574FE3"/>
    <w:rsid w:val="005751D7"/>
    <w:rsid w:val="0057622E"/>
    <w:rsid w:val="00576624"/>
    <w:rsid w:val="005769C6"/>
    <w:rsid w:val="00576C8E"/>
    <w:rsid w:val="00576D41"/>
    <w:rsid w:val="00577C7F"/>
    <w:rsid w:val="00580355"/>
    <w:rsid w:val="0058047F"/>
    <w:rsid w:val="00581035"/>
    <w:rsid w:val="005815FF"/>
    <w:rsid w:val="00581ABB"/>
    <w:rsid w:val="0058206E"/>
    <w:rsid w:val="00582827"/>
    <w:rsid w:val="00582A59"/>
    <w:rsid w:val="00582CA7"/>
    <w:rsid w:val="00582F83"/>
    <w:rsid w:val="00583394"/>
    <w:rsid w:val="005836CA"/>
    <w:rsid w:val="00583AE7"/>
    <w:rsid w:val="00583EDD"/>
    <w:rsid w:val="00583F31"/>
    <w:rsid w:val="00584184"/>
    <w:rsid w:val="00584546"/>
    <w:rsid w:val="005848B6"/>
    <w:rsid w:val="00585708"/>
    <w:rsid w:val="005858C6"/>
    <w:rsid w:val="005858F5"/>
    <w:rsid w:val="00585E54"/>
    <w:rsid w:val="00586756"/>
    <w:rsid w:val="00586BF2"/>
    <w:rsid w:val="00586D4A"/>
    <w:rsid w:val="005872C9"/>
    <w:rsid w:val="00590100"/>
    <w:rsid w:val="0059069B"/>
    <w:rsid w:val="005912F3"/>
    <w:rsid w:val="00591D61"/>
    <w:rsid w:val="00592194"/>
    <w:rsid w:val="00592EED"/>
    <w:rsid w:val="005930BC"/>
    <w:rsid w:val="005931C7"/>
    <w:rsid w:val="005938AC"/>
    <w:rsid w:val="00594617"/>
    <w:rsid w:val="005947F4"/>
    <w:rsid w:val="00594901"/>
    <w:rsid w:val="00594BDB"/>
    <w:rsid w:val="00595063"/>
    <w:rsid w:val="005957AB"/>
    <w:rsid w:val="00596201"/>
    <w:rsid w:val="00596A21"/>
    <w:rsid w:val="00596CA3"/>
    <w:rsid w:val="00597062"/>
    <w:rsid w:val="005976BC"/>
    <w:rsid w:val="005A0F62"/>
    <w:rsid w:val="005A12E4"/>
    <w:rsid w:val="005A206A"/>
    <w:rsid w:val="005A2079"/>
    <w:rsid w:val="005A2654"/>
    <w:rsid w:val="005A267A"/>
    <w:rsid w:val="005A27B0"/>
    <w:rsid w:val="005A3DFC"/>
    <w:rsid w:val="005A3E44"/>
    <w:rsid w:val="005A4226"/>
    <w:rsid w:val="005A434E"/>
    <w:rsid w:val="005A4953"/>
    <w:rsid w:val="005A49CA"/>
    <w:rsid w:val="005A586A"/>
    <w:rsid w:val="005A5D45"/>
    <w:rsid w:val="005A61CA"/>
    <w:rsid w:val="005A6543"/>
    <w:rsid w:val="005A688C"/>
    <w:rsid w:val="005A6998"/>
    <w:rsid w:val="005A6A5B"/>
    <w:rsid w:val="005A7032"/>
    <w:rsid w:val="005A747D"/>
    <w:rsid w:val="005A753C"/>
    <w:rsid w:val="005A76C3"/>
    <w:rsid w:val="005A78BF"/>
    <w:rsid w:val="005A79DD"/>
    <w:rsid w:val="005A7A42"/>
    <w:rsid w:val="005B018E"/>
    <w:rsid w:val="005B0AF9"/>
    <w:rsid w:val="005B11A2"/>
    <w:rsid w:val="005B1697"/>
    <w:rsid w:val="005B21C7"/>
    <w:rsid w:val="005B2F3D"/>
    <w:rsid w:val="005B40EB"/>
    <w:rsid w:val="005B4239"/>
    <w:rsid w:val="005B4283"/>
    <w:rsid w:val="005B4299"/>
    <w:rsid w:val="005B42D5"/>
    <w:rsid w:val="005B4412"/>
    <w:rsid w:val="005B4979"/>
    <w:rsid w:val="005B5B4F"/>
    <w:rsid w:val="005B65FA"/>
    <w:rsid w:val="005B6D1F"/>
    <w:rsid w:val="005B6D62"/>
    <w:rsid w:val="005B6ED1"/>
    <w:rsid w:val="005B73C3"/>
    <w:rsid w:val="005B7B22"/>
    <w:rsid w:val="005B7BBE"/>
    <w:rsid w:val="005C04BC"/>
    <w:rsid w:val="005C05A4"/>
    <w:rsid w:val="005C0C9A"/>
    <w:rsid w:val="005C146B"/>
    <w:rsid w:val="005C19C8"/>
    <w:rsid w:val="005C1A71"/>
    <w:rsid w:val="005C1EE6"/>
    <w:rsid w:val="005C27E9"/>
    <w:rsid w:val="005C2AD1"/>
    <w:rsid w:val="005C2B1A"/>
    <w:rsid w:val="005C2D65"/>
    <w:rsid w:val="005C3D5F"/>
    <w:rsid w:val="005C4B86"/>
    <w:rsid w:val="005C4EED"/>
    <w:rsid w:val="005C54D1"/>
    <w:rsid w:val="005C5734"/>
    <w:rsid w:val="005C5BAB"/>
    <w:rsid w:val="005C5D9C"/>
    <w:rsid w:val="005C5DC2"/>
    <w:rsid w:val="005C5FCE"/>
    <w:rsid w:val="005C63A9"/>
    <w:rsid w:val="005C6936"/>
    <w:rsid w:val="005C6976"/>
    <w:rsid w:val="005C71CC"/>
    <w:rsid w:val="005C740E"/>
    <w:rsid w:val="005C76E7"/>
    <w:rsid w:val="005D033D"/>
    <w:rsid w:val="005D0B08"/>
    <w:rsid w:val="005D0C4E"/>
    <w:rsid w:val="005D1136"/>
    <w:rsid w:val="005D14CE"/>
    <w:rsid w:val="005D163A"/>
    <w:rsid w:val="005D2182"/>
    <w:rsid w:val="005D221E"/>
    <w:rsid w:val="005D26C1"/>
    <w:rsid w:val="005D2FF8"/>
    <w:rsid w:val="005D326A"/>
    <w:rsid w:val="005D3564"/>
    <w:rsid w:val="005D390D"/>
    <w:rsid w:val="005D42B4"/>
    <w:rsid w:val="005D4339"/>
    <w:rsid w:val="005D49B9"/>
    <w:rsid w:val="005D4AFD"/>
    <w:rsid w:val="005D537F"/>
    <w:rsid w:val="005D553E"/>
    <w:rsid w:val="005D56E6"/>
    <w:rsid w:val="005D5A2C"/>
    <w:rsid w:val="005D5E3A"/>
    <w:rsid w:val="005D6CC5"/>
    <w:rsid w:val="005D6D9B"/>
    <w:rsid w:val="005D6DF1"/>
    <w:rsid w:val="005D707F"/>
    <w:rsid w:val="005D748F"/>
    <w:rsid w:val="005D7BDB"/>
    <w:rsid w:val="005D7DCC"/>
    <w:rsid w:val="005E0124"/>
    <w:rsid w:val="005E10CC"/>
    <w:rsid w:val="005E198C"/>
    <w:rsid w:val="005E19C5"/>
    <w:rsid w:val="005E1A48"/>
    <w:rsid w:val="005E3B76"/>
    <w:rsid w:val="005E3C9E"/>
    <w:rsid w:val="005E3F3E"/>
    <w:rsid w:val="005E442D"/>
    <w:rsid w:val="005E4934"/>
    <w:rsid w:val="005E5147"/>
    <w:rsid w:val="005E5668"/>
    <w:rsid w:val="005E586C"/>
    <w:rsid w:val="005E5E1A"/>
    <w:rsid w:val="005E5F43"/>
    <w:rsid w:val="005E601C"/>
    <w:rsid w:val="005E62B6"/>
    <w:rsid w:val="005E63B2"/>
    <w:rsid w:val="005E6638"/>
    <w:rsid w:val="005E692B"/>
    <w:rsid w:val="005E6B17"/>
    <w:rsid w:val="005E6CB9"/>
    <w:rsid w:val="005E7641"/>
    <w:rsid w:val="005F0983"/>
    <w:rsid w:val="005F0B37"/>
    <w:rsid w:val="005F0D86"/>
    <w:rsid w:val="005F1407"/>
    <w:rsid w:val="005F1634"/>
    <w:rsid w:val="005F1BB7"/>
    <w:rsid w:val="005F1CD8"/>
    <w:rsid w:val="005F29DF"/>
    <w:rsid w:val="005F2DC0"/>
    <w:rsid w:val="005F351E"/>
    <w:rsid w:val="005F387D"/>
    <w:rsid w:val="005F38B4"/>
    <w:rsid w:val="005F3FEE"/>
    <w:rsid w:val="005F46DF"/>
    <w:rsid w:val="005F4E82"/>
    <w:rsid w:val="005F5366"/>
    <w:rsid w:val="005F59B5"/>
    <w:rsid w:val="005F5C2B"/>
    <w:rsid w:val="005F5D9F"/>
    <w:rsid w:val="005F5ED1"/>
    <w:rsid w:val="005F64DE"/>
    <w:rsid w:val="005F66BF"/>
    <w:rsid w:val="005F69E9"/>
    <w:rsid w:val="005F6CFC"/>
    <w:rsid w:val="005F7440"/>
    <w:rsid w:val="005F7A0D"/>
    <w:rsid w:val="005F7BC8"/>
    <w:rsid w:val="005F7BF8"/>
    <w:rsid w:val="005F7CD1"/>
    <w:rsid w:val="00600269"/>
    <w:rsid w:val="00600CA8"/>
    <w:rsid w:val="00600E6E"/>
    <w:rsid w:val="0060156E"/>
    <w:rsid w:val="00602240"/>
    <w:rsid w:val="006033B8"/>
    <w:rsid w:val="0060361A"/>
    <w:rsid w:val="00603BCE"/>
    <w:rsid w:val="00603F64"/>
    <w:rsid w:val="00604164"/>
    <w:rsid w:val="0060458E"/>
    <w:rsid w:val="006046DA"/>
    <w:rsid w:val="00604D6A"/>
    <w:rsid w:val="006051E9"/>
    <w:rsid w:val="00605524"/>
    <w:rsid w:val="006058EA"/>
    <w:rsid w:val="006061F1"/>
    <w:rsid w:val="00606468"/>
    <w:rsid w:val="0060650D"/>
    <w:rsid w:val="0060759E"/>
    <w:rsid w:val="00607A62"/>
    <w:rsid w:val="00610773"/>
    <w:rsid w:val="00610CFE"/>
    <w:rsid w:val="00610D90"/>
    <w:rsid w:val="00610F0E"/>
    <w:rsid w:val="00611186"/>
    <w:rsid w:val="006114C8"/>
    <w:rsid w:val="00611558"/>
    <w:rsid w:val="00611730"/>
    <w:rsid w:val="00611BCC"/>
    <w:rsid w:val="00611C70"/>
    <w:rsid w:val="00612516"/>
    <w:rsid w:val="0061305F"/>
    <w:rsid w:val="0061358F"/>
    <w:rsid w:val="00613F05"/>
    <w:rsid w:val="00614D13"/>
    <w:rsid w:val="00614D48"/>
    <w:rsid w:val="00614D8D"/>
    <w:rsid w:val="00615388"/>
    <w:rsid w:val="00615565"/>
    <w:rsid w:val="00615D23"/>
    <w:rsid w:val="00616016"/>
    <w:rsid w:val="00616D69"/>
    <w:rsid w:val="00617601"/>
    <w:rsid w:val="00617E35"/>
    <w:rsid w:val="00617F85"/>
    <w:rsid w:val="0062105F"/>
    <w:rsid w:val="00621079"/>
    <w:rsid w:val="006216DC"/>
    <w:rsid w:val="00621E70"/>
    <w:rsid w:val="00622310"/>
    <w:rsid w:val="006226EB"/>
    <w:rsid w:val="0062299E"/>
    <w:rsid w:val="00622D3B"/>
    <w:rsid w:val="00623705"/>
    <w:rsid w:val="00623BEC"/>
    <w:rsid w:val="006245B5"/>
    <w:rsid w:val="0062553E"/>
    <w:rsid w:val="006259E1"/>
    <w:rsid w:val="006261E7"/>
    <w:rsid w:val="00626758"/>
    <w:rsid w:val="00626A97"/>
    <w:rsid w:val="00627842"/>
    <w:rsid w:val="00627D40"/>
    <w:rsid w:val="00630167"/>
    <w:rsid w:val="00630E7C"/>
    <w:rsid w:val="00631659"/>
    <w:rsid w:val="00631A55"/>
    <w:rsid w:val="00632E52"/>
    <w:rsid w:val="006330C7"/>
    <w:rsid w:val="00633F53"/>
    <w:rsid w:val="0063402E"/>
    <w:rsid w:val="0063410B"/>
    <w:rsid w:val="00634F4E"/>
    <w:rsid w:val="0063508C"/>
    <w:rsid w:val="00636081"/>
    <w:rsid w:val="006366EC"/>
    <w:rsid w:val="00636E08"/>
    <w:rsid w:val="00637B04"/>
    <w:rsid w:val="00637C6E"/>
    <w:rsid w:val="00640069"/>
    <w:rsid w:val="006403B2"/>
    <w:rsid w:val="0064099F"/>
    <w:rsid w:val="00641450"/>
    <w:rsid w:val="006418A0"/>
    <w:rsid w:val="006419B4"/>
    <w:rsid w:val="00641B69"/>
    <w:rsid w:val="00641BB5"/>
    <w:rsid w:val="00642589"/>
    <w:rsid w:val="00642699"/>
    <w:rsid w:val="00642811"/>
    <w:rsid w:val="00642885"/>
    <w:rsid w:val="006428D2"/>
    <w:rsid w:val="00642E28"/>
    <w:rsid w:val="00642FF8"/>
    <w:rsid w:val="00643A0C"/>
    <w:rsid w:val="00643A59"/>
    <w:rsid w:val="00643F1B"/>
    <w:rsid w:val="00644340"/>
    <w:rsid w:val="0064446D"/>
    <w:rsid w:val="00644543"/>
    <w:rsid w:val="00644588"/>
    <w:rsid w:val="0064460C"/>
    <w:rsid w:val="00644912"/>
    <w:rsid w:val="006450F1"/>
    <w:rsid w:val="006453BB"/>
    <w:rsid w:val="006456B6"/>
    <w:rsid w:val="006459A6"/>
    <w:rsid w:val="00645E7B"/>
    <w:rsid w:val="0064621F"/>
    <w:rsid w:val="006464C8"/>
    <w:rsid w:val="0064668E"/>
    <w:rsid w:val="00646981"/>
    <w:rsid w:val="00646EC9"/>
    <w:rsid w:val="0064702C"/>
    <w:rsid w:val="006473D3"/>
    <w:rsid w:val="00647814"/>
    <w:rsid w:val="00647BF7"/>
    <w:rsid w:val="00650C1B"/>
    <w:rsid w:val="00650C32"/>
    <w:rsid w:val="00650C9A"/>
    <w:rsid w:val="00650FC8"/>
    <w:rsid w:val="006510FB"/>
    <w:rsid w:val="006513A2"/>
    <w:rsid w:val="00651CB1"/>
    <w:rsid w:val="00651DA6"/>
    <w:rsid w:val="00653BB1"/>
    <w:rsid w:val="0065427C"/>
    <w:rsid w:val="006545A0"/>
    <w:rsid w:val="00654939"/>
    <w:rsid w:val="00655296"/>
    <w:rsid w:val="00655893"/>
    <w:rsid w:val="00655E50"/>
    <w:rsid w:val="00655ED4"/>
    <w:rsid w:val="006564B6"/>
    <w:rsid w:val="0065740B"/>
    <w:rsid w:val="00657431"/>
    <w:rsid w:val="00657953"/>
    <w:rsid w:val="00657A4D"/>
    <w:rsid w:val="00657E00"/>
    <w:rsid w:val="006603E0"/>
    <w:rsid w:val="00660452"/>
    <w:rsid w:val="006606DA"/>
    <w:rsid w:val="00660D4B"/>
    <w:rsid w:val="00660E6B"/>
    <w:rsid w:val="00660F08"/>
    <w:rsid w:val="00661281"/>
    <w:rsid w:val="006616EF"/>
    <w:rsid w:val="0066211C"/>
    <w:rsid w:val="006622A9"/>
    <w:rsid w:val="006627E9"/>
    <w:rsid w:val="006629CB"/>
    <w:rsid w:val="006631A5"/>
    <w:rsid w:val="006634B2"/>
    <w:rsid w:val="006634E0"/>
    <w:rsid w:val="00663694"/>
    <w:rsid w:val="00663AE4"/>
    <w:rsid w:val="00663F78"/>
    <w:rsid w:val="0066431F"/>
    <w:rsid w:val="00664DBB"/>
    <w:rsid w:val="00664DE7"/>
    <w:rsid w:val="00664F3B"/>
    <w:rsid w:val="00665198"/>
    <w:rsid w:val="00665876"/>
    <w:rsid w:val="00665882"/>
    <w:rsid w:val="00666025"/>
    <w:rsid w:val="00666254"/>
    <w:rsid w:val="0066638F"/>
    <w:rsid w:val="00670C6A"/>
    <w:rsid w:val="006712E3"/>
    <w:rsid w:val="0067155D"/>
    <w:rsid w:val="00671A33"/>
    <w:rsid w:val="00671E77"/>
    <w:rsid w:val="00671E91"/>
    <w:rsid w:val="0067212B"/>
    <w:rsid w:val="00672A9C"/>
    <w:rsid w:val="00672C09"/>
    <w:rsid w:val="0067432B"/>
    <w:rsid w:val="00674927"/>
    <w:rsid w:val="00674DBE"/>
    <w:rsid w:val="0067580C"/>
    <w:rsid w:val="00675892"/>
    <w:rsid w:val="00675D9F"/>
    <w:rsid w:val="0067612D"/>
    <w:rsid w:val="0067620A"/>
    <w:rsid w:val="006774CC"/>
    <w:rsid w:val="00677BE6"/>
    <w:rsid w:val="00677F08"/>
    <w:rsid w:val="00680533"/>
    <w:rsid w:val="006805FD"/>
    <w:rsid w:val="006807FB"/>
    <w:rsid w:val="00680A9E"/>
    <w:rsid w:val="00680DB8"/>
    <w:rsid w:val="0068134C"/>
    <w:rsid w:val="00681C3F"/>
    <w:rsid w:val="00681EB8"/>
    <w:rsid w:val="0068231B"/>
    <w:rsid w:val="00682633"/>
    <w:rsid w:val="00682D01"/>
    <w:rsid w:val="006832D1"/>
    <w:rsid w:val="0068387A"/>
    <w:rsid w:val="0068436E"/>
    <w:rsid w:val="0068440C"/>
    <w:rsid w:val="0068471D"/>
    <w:rsid w:val="00684958"/>
    <w:rsid w:val="00685058"/>
    <w:rsid w:val="006854B1"/>
    <w:rsid w:val="00685921"/>
    <w:rsid w:val="00685F07"/>
    <w:rsid w:val="006861BA"/>
    <w:rsid w:val="0068622C"/>
    <w:rsid w:val="00686387"/>
    <w:rsid w:val="00686D2A"/>
    <w:rsid w:val="00686E8D"/>
    <w:rsid w:val="006875D5"/>
    <w:rsid w:val="006879A9"/>
    <w:rsid w:val="00687AE0"/>
    <w:rsid w:val="00690685"/>
    <w:rsid w:val="00690DEB"/>
    <w:rsid w:val="00690F69"/>
    <w:rsid w:val="00691077"/>
    <w:rsid w:val="00691830"/>
    <w:rsid w:val="006919B0"/>
    <w:rsid w:val="0069203B"/>
    <w:rsid w:val="00692866"/>
    <w:rsid w:val="00692AC6"/>
    <w:rsid w:val="006934B8"/>
    <w:rsid w:val="00693692"/>
    <w:rsid w:val="006936D3"/>
    <w:rsid w:val="0069435A"/>
    <w:rsid w:val="006944BA"/>
    <w:rsid w:val="00694A58"/>
    <w:rsid w:val="00694C5D"/>
    <w:rsid w:val="00695B05"/>
    <w:rsid w:val="0069624D"/>
    <w:rsid w:val="006967C6"/>
    <w:rsid w:val="006968B6"/>
    <w:rsid w:val="00696976"/>
    <w:rsid w:val="00696A91"/>
    <w:rsid w:val="00696D35"/>
    <w:rsid w:val="00697239"/>
    <w:rsid w:val="00697884"/>
    <w:rsid w:val="006979F3"/>
    <w:rsid w:val="006A0069"/>
    <w:rsid w:val="006A024D"/>
    <w:rsid w:val="006A04A8"/>
    <w:rsid w:val="006A09FE"/>
    <w:rsid w:val="006A0E62"/>
    <w:rsid w:val="006A1751"/>
    <w:rsid w:val="006A29AB"/>
    <w:rsid w:val="006A3CD3"/>
    <w:rsid w:val="006A405A"/>
    <w:rsid w:val="006A40F2"/>
    <w:rsid w:val="006A44EB"/>
    <w:rsid w:val="006A454C"/>
    <w:rsid w:val="006A468D"/>
    <w:rsid w:val="006A4ED9"/>
    <w:rsid w:val="006A56AD"/>
    <w:rsid w:val="006A5D31"/>
    <w:rsid w:val="006A7756"/>
    <w:rsid w:val="006A799B"/>
    <w:rsid w:val="006A7B0B"/>
    <w:rsid w:val="006A7CE6"/>
    <w:rsid w:val="006B06F6"/>
    <w:rsid w:val="006B0778"/>
    <w:rsid w:val="006B0C85"/>
    <w:rsid w:val="006B0E79"/>
    <w:rsid w:val="006B0F3F"/>
    <w:rsid w:val="006B10EF"/>
    <w:rsid w:val="006B11A6"/>
    <w:rsid w:val="006B1A9B"/>
    <w:rsid w:val="006B1DC4"/>
    <w:rsid w:val="006B24E4"/>
    <w:rsid w:val="006B25EE"/>
    <w:rsid w:val="006B266E"/>
    <w:rsid w:val="006B2D65"/>
    <w:rsid w:val="006B2DC4"/>
    <w:rsid w:val="006B349A"/>
    <w:rsid w:val="006B371E"/>
    <w:rsid w:val="006B37E3"/>
    <w:rsid w:val="006B3A2B"/>
    <w:rsid w:val="006B3D36"/>
    <w:rsid w:val="006B4164"/>
    <w:rsid w:val="006B432A"/>
    <w:rsid w:val="006B4380"/>
    <w:rsid w:val="006B443C"/>
    <w:rsid w:val="006B5846"/>
    <w:rsid w:val="006B59B2"/>
    <w:rsid w:val="006B639F"/>
    <w:rsid w:val="006B64BE"/>
    <w:rsid w:val="006B699C"/>
    <w:rsid w:val="006B7D6F"/>
    <w:rsid w:val="006C019D"/>
    <w:rsid w:val="006C043A"/>
    <w:rsid w:val="006C11AC"/>
    <w:rsid w:val="006C165E"/>
    <w:rsid w:val="006C1898"/>
    <w:rsid w:val="006C1B90"/>
    <w:rsid w:val="006C1F1D"/>
    <w:rsid w:val="006C2E5E"/>
    <w:rsid w:val="006C3754"/>
    <w:rsid w:val="006C3BD8"/>
    <w:rsid w:val="006C3C37"/>
    <w:rsid w:val="006C3CE2"/>
    <w:rsid w:val="006C4288"/>
    <w:rsid w:val="006C4785"/>
    <w:rsid w:val="006C4EDF"/>
    <w:rsid w:val="006C585F"/>
    <w:rsid w:val="006C603D"/>
    <w:rsid w:val="006C629C"/>
    <w:rsid w:val="006C6B9F"/>
    <w:rsid w:val="006C6CFE"/>
    <w:rsid w:val="006C7727"/>
    <w:rsid w:val="006D01DC"/>
    <w:rsid w:val="006D0B3E"/>
    <w:rsid w:val="006D0F3C"/>
    <w:rsid w:val="006D14E8"/>
    <w:rsid w:val="006D288E"/>
    <w:rsid w:val="006D2C50"/>
    <w:rsid w:val="006D3321"/>
    <w:rsid w:val="006D3538"/>
    <w:rsid w:val="006D3C28"/>
    <w:rsid w:val="006D5405"/>
    <w:rsid w:val="006D5A14"/>
    <w:rsid w:val="006D5B14"/>
    <w:rsid w:val="006D5BFE"/>
    <w:rsid w:val="006D5C80"/>
    <w:rsid w:val="006D5E93"/>
    <w:rsid w:val="006D63A4"/>
    <w:rsid w:val="006D63D5"/>
    <w:rsid w:val="006D63DE"/>
    <w:rsid w:val="006D689E"/>
    <w:rsid w:val="006D6C79"/>
    <w:rsid w:val="006D721A"/>
    <w:rsid w:val="006E0790"/>
    <w:rsid w:val="006E0996"/>
    <w:rsid w:val="006E0A9B"/>
    <w:rsid w:val="006E2057"/>
    <w:rsid w:val="006E2C4A"/>
    <w:rsid w:val="006E34C7"/>
    <w:rsid w:val="006E388E"/>
    <w:rsid w:val="006E3A61"/>
    <w:rsid w:val="006E3C98"/>
    <w:rsid w:val="006E4672"/>
    <w:rsid w:val="006E4E04"/>
    <w:rsid w:val="006E4E90"/>
    <w:rsid w:val="006E5003"/>
    <w:rsid w:val="006E52EC"/>
    <w:rsid w:val="006E56FB"/>
    <w:rsid w:val="006E5D8A"/>
    <w:rsid w:val="006E5E59"/>
    <w:rsid w:val="006E5E70"/>
    <w:rsid w:val="006E68AB"/>
    <w:rsid w:val="006E6C13"/>
    <w:rsid w:val="006E758B"/>
    <w:rsid w:val="006E7EEB"/>
    <w:rsid w:val="006F0182"/>
    <w:rsid w:val="006F09BB"/>
    <w:rsid w:val="006F09C0"/>
    <w:rsid w:val="006F0C73"/>
    <w:rsid w:val="006F0CFE"/>
    <w:rsid w:val="006F109A"/>
    <w:rsid w:val="006F1A80"/>
    <w:rsid w:val="006F1D1A"/>
    <w:rsid w:val="006F25B4"/>
    <w:rsid w:val="006F277F"/>
    <w:rsid w:val="006F3259"/>
    <w:rsid w:val="006F32B9"/>
    <w:rsid w:val="006F3C40"/>
    <w:rsid w:val="006F3D78"/>
    <w:rsid w:val="006F412A"/>
    <w:rsid w:val="006F457B"/>
    <w:rsid w:val="006F486F"/>
    <w:rsid w:val="006F4B2D"/>
    <w:rsid w:val="006F4BD5"/>
    <w:rsid w:val="006F4C83"/>
    <w:rsid w:val="006F5691"/>
    <w:rsid w:val="006F5ABC"/>
    <w:rsid w:val="006F5B48"/>
    <w:rsid w:val="006F5FFC"/>
    <w:rsid w:val="006F61B8"/>
    <w:rsid w:val="006F6361"/>
    <w:rsid w:val="006F63D1"/>
    <w:rsid w:val="006F688D"/>
    <w:rsid w:val="006F6EF1"/>
    <w:rsid w:val="006F6F27"/>
    <w:rsid w:val="006F7380"/>
    <w:rsid w:val="006F7883"/>
    <w:rsid w:val="007000A9"/>
    <w:rsid w:val="007002FE"/>
    <w:rsid w:val="007003C4"/>
    <w:rsid w:val="007003DA"/>
    <w:rsid w:val="00700986"/>
    <w:rsid w:val="00700D84"/>
    <w:rsid w:val="007011F2"/>
    <w:rsid w:val="007017B3"/>
    <w:rsid w:val="00701E28"/>
    <w:rsid w:val="007021A5"/>
    <w:rsid w:val="00702EC1"/>
    <w:rsid w:val="007036AE"/>
    <w:rsid w:val="00703D04"/>
    <w:rsid w:val="00704981"/>
    <w:rsid w:val="007050D4"/>
    <w:rsid w:val="007050E0"/>
    <w:rsid w:val="0070576E"/>
    <w:rsid w:val="00706E09"/>
    <w:rsid w:val="00707EA1"/>
    <w:rsid w:val="00707EDF"/>
    <w:rsid w:val="00710257"/>
    <w:rsid w:val="007104B4"/>
    <w:rsid w:val="00710B0C"/>
    <w:rsid w:val="00711E2A"/>
    <w:rsid w:val="0071228D"/>
    <w:rsid w:val="00713552"/>
    <w:rsid w:val="007140AE"/>
    <w:rsid w:val="00714498"/>
    <w:rsid w:val="00714D0E"/>
    <w:rsid w:val="00714ECA"/>
    <w:rsid w:val="00715146"/>
    <w:rsid w:val="00715531"/>
    <w:rsid w:val="00715A30"/>
    <w:rsid w:val="00715AB6"/>
    <w:rsid w:val="00715C5E"/>
    <w:rsid w:val="00720041"/>
    <w:rsid w:val="007202F5"/>
    <w:rsid w:val="0072217B"/>
    <w:rsid w:val="00722213"/>
    <w:rsid w:val="00722ABC"/>
    <w:rsid w:val="0072302A"/>
    <w:rsid w:val="007234B7"/>
    <w:rsid w:val="00723508"/>
    <w:rsid w:val="00723CC1"/>
    <w:rsid w:val="0072419C"/>
    <w:rsid w:val="007241DE"/>
    <w:rsid w:val="007241F5"/>
    <w:rsid w:val="007243D8"/>
    <w:rsid w:val="007243FA"/>
    <w:rsid w:val="0072449D"/>
    <w:rsid w:val="0072452F"/>
    <w:rsid w:val="007248E7"/>
    <w:rsid w:val="00725503"/>
    <w:rsid w:val="007256D9"/>
    <w:rsid w:val="00726944"/>
    <w:rsid w:val="007269B9"/>
    <w:rsid w:val="00726C2E"/>
    <w:rsid w:val="007278EB"/>
    <w:rsid w:val="00727A1E"/>
    <w:rsid w:val="0073010C"/>
    <w:rsid w:val="00730416"/>
    <w:rsid w:val="00730514"/>
    <w:rsid w:val="0073055D"/>
    <w:rsid w:val="00731C9A"/>
    <w:rsid w:val="00731FEA"/>
    <w:rsid w:val="00732CBE"/>
    <w:rsid w:val="00732D40"/>
    <w:rsid w:val="00733174"/>
    <w:rsid w:val="00733398"/>
    <w:rsid w:val="00733DF7"/>
    <w:rsid w:val="0073426E"/>
    <w:rsid w:val="007342C8"/>
    <w:rsid w:val="00734E09"/>
    <w:rsid w:val="00734F8C"/>
    <w:rsid w:val="00735296"/>
    <w:rsid w:val="007353AB"/>
    <w:rsid w:val="00735487"/>
    <w:rsid w:val="00736326"/>
    <w:rsid w:val="00736CA8"/>
    <w:rsid w:val="0073758D"/>
    <w:rsid w:val="00737767"/>
    <w:rsid w:val="007377D2"/>
    <w:rsid w:val="00737F2F"/>
    <w:rsid w:val="00741471"/>
    <w:rsid w:val="007419F7"/>
    <w:rsid w:val="00741AB0"/>
    <w:rsid w:val="00742E5B"/>
    <w:rsid w:val="007430EE"/>
    <w:rsid w:val="007434F3"/>
    <w:rsid w:val="00743CB1"/>
    <w:rsid w:val="00743D1F"/>
    <w:rsid w:val="00743E05"/>
    <w:rsid w:val="00743F60"/>
    <w:rsid w:val="007444E9"/>
    <w:rsid w:val="00744938"/>
    <w:rsid w:val="00744988"/>
    <w:rsid w:val="00744AB7"/>
    <w:rsid w:val="00744D8A"/>
    <w:rsid w:val="00744E45"/>
    <w:rsid w:val="0074547A"/>
    <w:rsid w:val="00746380"/>
    <w:rsid w:val="007463F0"/>
    <w:rsid w:val="00746A97"/>
    <w:rsid w:val="00747813"/>
    <w:rsid w:val="007508E3"/>
    <w:rsid w:val="00750CB4"/>
    <w:rsid w:val="00750CE0"/>
    <w:rsid w:val="00751995"/>
    <w:rsid w:val="00752082"/>
    <w:rsid w:val="00752233"/>
    <w:rsid w:val="00752590"/>
    <w:rsid w:val="0075287E"/>
    <w:rsid w:val="0075288A"/>
    <w:rsid w:val="00752D09"/>
    <w:rsid w:val="00753207"/>
    <w:rsid w:val="0075391C"/>
    <w:rsid w:val="00753C51"/>
    <w:rsid w:val="0075479E"/>
    <w:rsid w:val="00754A3C"/>
    <w:rsid w:val="00754B31"/>
    <w:rsid w:val="0075517B"/>
    <w:rsid w:val="007553D5"/>
    <w:rsid w:val="007555A1"/>
    <w:rsid w:val="00755934"/>
    <w:rsid w:val="0075618D"/>
    <w:rsid w:val="00756440"/>
    <w:rsid w:val="0075665B"/>
    <w:rsid w:val="007568A5"/>
    <w:rsid w:val="00756ABC"/>
    <w:rsid w:val="00756BED"/>
    <w:rsid w:val="00756DBA"/>
    <w:rsid w:val="0075742D"/>
    <w:rsid w:val="00757643"/>
    <w:rsid w:val="00757717"/>
    <w:rsid w:val="00757915"/>
    <w:rsid w:val="00757BBA"/>
    <w:rsid w:val="00760C33"/>
    <w:rsid w:val="00760F3C"/>
    <w:rsid w:val="00760FCF"/>
    <w:rsid w:val="00761420"/>
    <w:rsid w:val="00761D99"/>
    <w:rsid w:val="00761F6E"/>
    <w:rsid w:val="00762264"/>
    <w:rsid w:val="00762A1A"/>
    <w:rsid w:val="00762CFC"/>
    <w:rsid w:val="00762E03"/>
    <w:rsid w:val="0076395D"/>
    <w:rsid w:val="00763AB6"/>
    <w:rsid w:val="00763DA4"/>
    <w:rsid w:val="00763EBE"/>
    <w:rsid w:val="00764185"/>
    <w:rsid w:val="00764662"/>
    <w:rsid w:val="0076483E"/>
    <w:rsid w:val="0076598F"/>
    <w:rsid w:val="00767051"/>
    <w:rsid w:val="00770086"/>
    <w:rsid w:val="007709C5"/>
    <w:rsid w:val="00770D75"/>
    <w:rsid w:val="007714AE"/>
    <w:rsid w:val="007716F2"/>
    <w:rsid w:val="00771BD4"/>
    <w:rsid w:val="00771C5C"/>
    <w:rsid w:val="00771FA0"/>
    <w:rsid w:val="00772193"/>
    <w:rsid w:val="007721FF"/>
    <w:rsid w:val="007727F4"/>
    <w:rsid w:val="00772824"/>
    <w:rsid w:val="007729C9"/>
    <w:rsid w:val="00773350"/>
    <w:rsid w:val="007733AA"/>
    <w:rsid w:val="007733D4"/>
    <w:rsid w:val="0077377D"/>
    <w:rsid w:val="007741A5"/>
    <w:rsid w:val="0077489A"/>
    <w:rsid w:val="00774BAD"/>
    <w:rsid w:val="0077527B"/>
    <w:rsid w:val="00775554"/>
    <w:rsid w:val="00775997"/>
    <w:rsid w:val="00775D5D"/>
    <w:rsid w:val="007762BF"/>
    <w:rsid w:val="00776307"/>
    <w:rsid w:val="007764E6"/>
    <w:rsid w:val="00776880"/>
    <w:rsid w:val="00776B91"/>
    <w:rsid w:val="00776CD9"/>
    <w:rsid w:val="00776CE6"/>
    <w:rsid w:val="0077737B"/>
    <w:rsid w:val="00777B37"/>
    <w:rsid w:val="00777F51"/>
    <w:rsid w:val="007811BD"/>
    <w:rsid w:val="00782286"/>
    <w:rsid w:val="007824BC"/>
    <w:rsid w:val="0078278F"/>
    <w:rsid w:val="007836AE"/>
    <w:rsid w:val="00783E02"/>
    <w:rsid w:val="00784182"/>
    <w:rsid w:val="00784419"/>
    <w:rsid w:val="00784DF1"/>
    <w:rsid w:val="00785141"/>
    <w:rsid w:val="0078541A"/>
    <w:rsid w:val="007859E3"/>
    <w:rsid w:val="007863C2"/>
    <w:rsid w:val="00786F23"/>
    <w:rsid w:val="007870DE"/>
    <w:rsid w:val="00790462"/>
    <w:rsid w:val="00790A3F"/>
    <w:rsid w:val="00791343"/>
    <w:rsid w:val="007914FB"/>
    <w:rsid w:val="00791629"/>
    <w:rsid w:val="00791C35"/>
    <w:rsid w:val="00791D4D"/>
    <w:rsid w:val="00791EC2"/>
    <w:rsid w:val="007922E1"/>
    <w:rsid w:val="0079230E"/>
    <w:rsid w:val="00792805"/>
    <w:rsid w:val="007934DF"/>
    <w:rsid w:val="007937A5"/>
    <w:rsid w:val="00793880"/>
    <w:rsid w:val="007938F2"/>
    <w:rsid w:val="00793A0D"/>
    <w:rsid w:val="00795356"/>
    <w:rsid w:val="0079542E"/>
    <w:rsid w:val="00795A22"/>
    <w:rsid w:val="00795B2D"/>
    <w:rsid w:val="007961D3"/>
    <w:rsid w:val="007963DE"/>
    <w:rsid w:val="0079647E"/>
    <w:rsid w:val="007967DB"/>
    <w:rsid w:val="00796A64"/>
    <w:rsid w:val="00796B38"/>
    <w:rsid w:val="00796BB5"/>
    <w:rsid w:val="00797351"/>
    <w:rsid w:val="00797572"/>
    <w:rsid w:val="00797DCE"/>
    <w:rsid w:val="007A0644"/>
    <w:rsid w:val="007A0A56"/>
    <w:rsid w:val="007A1210"/>
    <w:rsid w:val="007A194C"/>
    <w:rsid w:val="007A1EBE"/>
    <w:rsid w:val="007A22D2"/>
    <w:rsid w:val="007A2347"/>
    <w:rsid w:val="007A24F8"/>
    <w:rsid w:val="007A264F"/>
    <w:rsid w:val="007A27F2"/>
    <w:rsid w:val="007A28A8"/>
    <w:rsid w:val="007A3B0A"/>
    <w:rsid w:val="007A3C36"/>
    <w:rsid w:val="007A45AE"/>
    <w:rsid w:val="007A4CF9"/>
    <w:rsid w:val="007A4D47"/>
    <w:rsid w:val="007A522B"/>
    <w:rsid w:val="007A5305"/>
    <w:rsid w:val="007A569D"/>
    <w:rsid w:val="007A581D"/>
    <w:rsid w:val="007A5825"/>
    <w:rsid w:val="007A5901"/>
    <w:rsid w:val="007A59FC"/>
    <w:rsid w:val="007A68F7"/>
    <w:rsid w:val="007A6ABC"/>
    <w:rsid w:val="007A732A"/>
    <w:rsid w:val="007A7A59"/>
    <w:rsid w:val="007A7BC2"/>
    <w:rsid w:val="007A7E34"/>
    <w:rsid w:val="007B004F"/>
    <w:rsid w:val="007B061B"/>
    <w:rsid w:val="007B0D05"/>
    <w:rsid w:val="007B1021"/>
    <w:rsid w:val="007B137C"/>
    <w:rsid w:val="007B13EB"/>
    <w:rsid w:val="007B1415"/>
    <w:rsid w:val="007B1FA9"/>
    <w:rsid w:val="007B253D"/>
    <w:rsid w:val="007B29D4"/>
    <w:rsid w:val="007B2B22"/>
    <w:rsid w:val="007B3B0A"/>
    <w:rsid w:val="007B3C87"/>
    <w:rsid w:val="007B4760"/>
    <w:rsid w:val="007B47B5"/>
    <w:rsid w:val="007B49B7"/>
    <w:rsid w:val="007B49EA"/>
    <w:rsid w:val="007B4CA2"/>
    <w:rsid w:val="007B573D"/>
    <w:rsid w:val="007B58D7"/>
    <w:rsid w:val="007B5929"/>
    <w:rsid w:val="007B64F7"/>
    <w:rsid w:val="007B7B5A"/>
    <w:rsid w:val="007C00B1"/>
    <w:rsid w:val="007C0390"/>
    <w:rsid w:val="007C0501"/>
    <w:rsid w:val="007C06F7"/>
    <w:rsid w:val="007C11C0"/>
    <w:rsid w:val="007C14EA"/>
    <w:rsid w:val="007C1CC9"/>
    <w:rsid w:val="007C1E47"/>
    <w:rsid w:val="007C1FD2"/>
    <w:rsid w:val="007C2918"/>
    <w:rsid w:val="007C2E36"/>
    <w:rsid w:val="007C42E1"/>
    <w:rsid w:val="007C4622"/>
    <w:rsid w:val="007C4DC3"/>
    <w:rsid w:val="007C5275"/>
    <w:rsid w:val="007C5460"/>
    <w:rsid w:val="007C6BB4"/>
    <w:rsid w:val="007C6DC4"/>
    <w:rsid w:val="007C702A"/>
    <w:rsid w:val="007C7070"/>
    <w:rsid w:val="007C7793"/>
    <w:rsid w:val="007C7A94"/>
    <w:rsid w:val="007D07DB"/>
    <w:rsid w:val="007D101A"/>
    <w:rsid w:val="007D11E7"/>
    <w:rsid w:val="007D121D"/>
    <w:rsid w:val="007D1285"/>
    <w:rsid w:val="007D218F"/>
    <w:rsid w:val="007D29D8"/>
    <w:rsid w:val="007D2AC5"/>
    <w:rsid w:val="007D3D6B"/>
    <w:rsid w:val="007D3FB5"/>
    <w:rsid w:val="007D4BE5"/>
    <w:rsid w:val="007D67A8"/>
    <w:rsid w:val="007D6BE0"/>
    <w:rsid w:val="007D6C62"/>
    <w:rsid w:val="007E00DF"/>
    <w:rsid w:val="007E0433"/>
    <w:rsid w:val="007E0E51"/>
    <w:rsid w:val="007E10B9"/>
    <w:rsid w:val="007E1DBD"/>
    <w:rsid w:val="007E23E1"/>
    <w:rsid w:val="007E2723"/>
    <w:rsid w:val="007E29F6"/>
    <w:rsid w:val="007E2CEC"/>
    <w:rsid w:val="007E2CFD"/>
    <w:rsid w:val="007E2EAA"/>
    <w:rsid w:val="007E360F"/>
    <w:rsid w:val="007E379A"/>
    <w:rsid w:val="007E38A0"/>
    <w:rsid w:val="007E41D6"/>
    <w:rsid w:val="007E427D"/>
    <w:rsid w:val="007E42A5"/>
    <w:rsid w:val="007E4766"/>
    <w:rsid w:val="007E4B02"/>
    <w:rsid w:val="007E5528"/>
    <w:rsid w:val="007E6549"/>
    <w:rsid w:val="007E66FD"/>
    <w:rsid w:val="007E6744"/>
    <w:rsid w:val="007E6892"/>
    <w:rsid w:val="007E6CA8"/>
    <w:rsid w:val="007E6E7B"/>
    <w:rsid w:val="007E70BE"/>
    <w:rsid w:val="007F0CCB"/>
    <w:rsid w:val="007F0EF2"/>
    <w:rsid w:val="007F11D2"/>
    <w:rsid w:val="007F19D3"/>
    <w:rsid w:val="007F1AE3"/>
    <w:rsid w:val="007F237B"/>
    <w:rsid w:val="007F27F3"/>
    <w:rsid w:val="007F3594"/>
    <w:rsid w:val="007F38FC"/>
    <w:rsid w:val="007F44DD"/>
    <w:rsid w:val="007F46A7"/>
    <w:rsid w:val="007F4D61"/>
    <w:rsid w:val="007F669E"/>
    <w:rsid w:val="007F67B3"/>
    <w:rsid w:val="007F6A88"/>
    <w:rsid w:val="007F6D3B"/>
    <w:rsid w:val="007F6D5D"/>
    <w:rsid w:val="007F6DDB"/>
    <w:rsid w:val="007F6FE4"/>
    <w:rsid w:val="007F7F0F"/>
    <w:rsid w:val="00800C1B"/>
    <w:rsid w:val="00801B3F"/>
    <w:rsid w:val="00801EA3"/>
    <w:rsid w:val="008021CC"/>
    <w:rsid w:val="008022CC"/>
    <w:rsid w:val="00802A12"/>
    <w:rsid w:val="00802F99"/>
    <w:rsid w:val="008030AD"/>
    <w:rsid w:val="008033F7"/>
    <w:rsid w:val="00804801"/>
    <w:rsid w:val="00804C95"/>
    <w:rsid w:val="00804FAD"/>
    <w:rsid w:val="00805709"/>
    <w:rsid w:val="00805D63"/>
    <w:rsid w:val="00806341"/>
    <w:rsid w:val="008079E3"/>
    <w:rsid w:val="00807F5E"/>
    <w:rsid w:val="008103F9"/>
    <w:rsid w:val="008109E3"/>
    <w:rsid w:val="00810E80"/>
    <w:rsid w:val="00811646"/>
    <w:rsid w:val="00811E91"/>
    <w:rsid w:val="008126B7"/>
    <w:rsid w:val="00812FE0"/>
    <w:rsid w:val="00814101"/>
    <w:rsid w:val="00814806"/>
    <w:rsid w:val="00815326"/>
    <w:rsid w:val="00815585"/>
    <w:rsid w:val="00816118"/>
    <w:rsid w:val="00816840"/>
    <w:rsid w:val="00816BCD"/>
    <w:rsid w:val="00817275"/>
    <w:rsid w:val="00817E16"/>
    <w:rsid w:val="00820458"/>
    <w:rsid w:val="00820C29"/>
    <w:rsid w:val="008212FB"/>
    <w:rsid w:val="00822447"/>
    <w:rsid w:val="008232AD"/>
    <w:rsid w:val="00823373"/>
    <w:rsid w:val="00823430"/>
    <w:rsid w:val="008234E7"/>
    <w:rsid w:val="00823AFC"/>
    <w:rsid w:val="008247BB"/>
    <w:rsid w:val="00824B43"/>
    <w:rsid w:val="008256BF"/>
    <w:rsid w:val="0082676D"/>
    <w:rsid w:val="008269BA"/>
    <w:rsid w:val="0082759E"/>
    <w:rsid w:val="0083017A"/>
    <w:rsid w:val="008303F7"/>
    <w:rsid w:val="00830418"/>
    <w:rsid w:val="008309AE"/>
    <w:rsid w:val="00830C9F"/>
    <w:rsid w:val="00831155"/>
    <w:rsid w:val="008314B0"/>
    <w:rsid w:val="00831E26"/>
    <w:rsid w:val="00832743"/>
    <w:rsid w:val="00832D3E"/>
    <w:rsid w:val="00833058"/>
    <w:rsid w:val="00833307"/>
    <w:rsid w:val="00834025"/>
    <w:rsid w:val="00834263"/>
    <w:rsid w:val="008342AF"/>
    <w:rsid w:val="00834993"/>
    <w:rsid w:val="00834BC3"/>
    <w:rsid w:val="00834F47"/>
    <w:rsid w:val="00835A16"/>
    <w:rsid w:val="00835B2F"/>
    <w:rsid w:val="00835C43"/>
    <w:rsid w:val="00836019"/>
    <w:rsid w:val="008366B3"/>
    <w:rsid w:val="008368CC"/>
    <w:rsid w:val="00836EFC"/>
    <w:rsid w:val="008370DF"/>
    <w:rsid w:val="008371D9"/>
    <w:rsid w:val="0083720C"/>
    <w:rsid w:val="008374E5"/>
    <w:rsid w:val="008377FA"/>
    <w:rsid w:val="0083782B"/>
    <w:rsid w:val="008379B7"/>
    <w:rsid w:val="00837FBD"/>
    <w:rsid w:val="00840096"/>
    <w:rsid w:val="00840164"/>
    <w:rsid w:val="00840274"/>
    <w:rsid w:val="0084058F"/>
    <w:rsid w:val="00840785"/>
    <w:rsid w:val="008418C1"/>
    <w:rsid w:val="008423EA"/>
    <w:rsid w:val="008428CD"/>
    <w:rsid w:val="008435B8"/>
    <w:rsid w:val="008439DD"/>
    <w:rsid w:val="00843B36"/>
    <w:rsid w:val="00843C07"/>
    <w:rsid w:val="00843F49"/>
    <w:rsid w:val="008441E6"/>
    <w:rsid w:val="008445A4"/>
    <w:rsid w:val="008445D3"/>
    <w:rsid w:val="00844FDC"/>
    <w:rsid w:val="0084545B"/>
    <w:rsid w:val="008455C3"/>
    <w:rsid w:val="00845B3E"/>
    <w:rsid w:val="00845D45"/>
    <w:rsid w:val="00845D9F"/>
    <w:rsid w:val="00845EDC"/>
    <w:rsid w:val="0084616F"/>
    <w:rsid w:val="008461B6"/>
    <w:rsid w:val="00846B8A"/>
    <w:rsid w:val="0084769C"/>
    <w:rsid w:val="00847D26"/>
    <w:rsid w:val="00847D7E"/>
    <w:rsid w:val="00847F2F"/>
    <w:rsid w:val="008503A3"/>
    <w:rsid w:val="00850443"/>
    <w:rsid w:val="00850C61"/>
    <w:rsid w:val="008513D3"/>
    <w:rsid w:val="00852141"/>
    <w:rsid w:val="0085232A"/>
    <w:rsid w:val="008523C6"/>
    <w:rsid w:val="00852D99"/>
    <w:rsid w:val="00853AFE"/>
    <w:rsid w:val="00854133"/>
    <w:rsid w:val="00854141"/>
    <w:rsid w:val="0085452F"/>
    <w:rsid w:val="0085509A"/>
    <w:rsid w:val="0085526D"/>
    <w:rsid w:val="008556BE"/>
    <w:rsid w:val="00855DC9"/>
    <w:rsid w:val="00856005"/>
    <w:rsid w:val="008561FA"/>
    <w:rsid w:val="00856765"/>
    <w:rsid w:val="008574CA"/>
    <w:rsid w:val="00857841"/>
    <w:rsid w:val="00857D90"/>
    <w:rsid w:val="00857D92"/>
    <w:rsid w:val="008603DB"/>
    <w:rsid w:val="00860931"/>
    <w:rsid w:val="00860DBC"/>
    <w:rsid w:val="00861245"/>
    <w:rsid w:val="00861583"/>
    <w:rsid w:val="00861D11"/>
    <w:rsid w:val="00861F2E"/>
    <w:rsid w:val="0086307A"/>
    <w:rsid w:val="008636AA"/>
    <w:rsid w:val="008638FF"/>
    <w:rsid w:val="008642D0"/>
    <w:rsid w:val="00864369"/>
    <w:rsid w:val="0086560E"/>
    <w:rsid w:val="00865744"/>
    <w:rsid w:val="0086578B"/>
    <w:rsid w:val="00866B22"/>
    <w:rsid w:val="00866D2A"/>
    <w:rsid w:val="0086721E"/>
    <w:rsid w:val="00867712"/>
    <w:rsid w:val="00867BDA"/>
    <w:rsid w:val="00867BDF"/>
    <w:rsid w:val="00867EA2"/>
    <w:rsid w:val="00870073"/>
    <w:rsid w:val="0087041E"/>
    <w:rsid w:val="008708CD"/>
    <w:rsid w:val="00871138"/>
    <w:rsid w:val="008716E8"/>
    <w:rsid w:val="00872071"/>
    <w:rsid w:val="00872078"/>
    <w:rsid w:val="00872386"/>
    <w:rsid w:val="008723D0"/>
    <w:rsid w:val="0087289D"/>
    <w:rsid w:val="00872C6C"/>
    <w:rsid w:val="00872C7B"/>
    <w:rsid w:val="00873130"/>
    <w:rsid w:val="00873966"/>
    <w:rsid w:val="00874299"/>
    <w:rsid w:val="00874651"/>
    <w:rsid w:val="008757BF"/>
    <w:rsid w:val="0087610D"/>
    <w:rsid w:val="008762BF"/>
    <w:rsid w:val="008762C9"/>
    <w:rsid w:val="00876607"/>
    <w:rsid w:val="008769CD"/>
    <w:rsid w:val="00876FA6"/>
    <w:rsid w:val="0087738E"/>
    <w:rsid w:val="008777EC"/>
    <w:rsid w:val="00880350"/>
    <w:rsid w:val="008806B4"/>
    <w:rsid w:val="00880D73"/>
    <w:rsid w:val="00880E57"/>
    <w:rsid w:val="00881408"/>
    <w:rsid w:val="00882360"/>
    <w:rsid w:val="008830FF"/>
    <w:rsid w:val="00883137"/>
    <w:rsid w:val="008831BF"/>
    <w:rsid w:val="00883B33"/>
    <w:rsid w:val="00883F88"/>
    <w:rsid w:val="00884144"/>
    <w:rsid w:val="008841C5"/>
    <w:rsid w:val="00884C6D"/>
    <w:rsid w:val="00885012"/>
    <w:rsid w:val="00885716"/>
    <w:rsid w:val="0088669A"/>
    <w:rsid w:val="00886C4F"/>
    <w:rsid w:val="00887423"/>
    <w:rsid w:val="00887570"/>
    <w:rsid w:val="00887EC3"/>
    <w:rsid w:val="00887F1B"/>
    <w:rsid w:val="0089199C"/>
    <w:rsid w:val="008920D7"/>
    <w:rsid w:val="00892171"/>
    <w:rsid w:val="0089236F"/>
    <w:rsid w:val="00892B9C"/>
    <w:rsid w:val="0089348C"/>
    <w:rsid w:val="0089365E"/>
    <w:rsid w:val="00893780"/>
    <w:rsid w:val="0089397E"/>
    <w:rsid w:val="008939E4"/>
    <w:rsid w:val="00894037"/>
    <w:rsid w:val="00894B6F"/>
    <w:rsid w:val="00894EB9"/>
    <w:rsid w:val="00895396"/>
    <w:rsid w:val="00895A87"/>
    <w:rsid w:val="00896041"/>
    <w:rsid w:val="0089643E"/>
    <w:rsid w:val="008A0013"/>
    <w:rsid w:val="008A0114"/>
    <w:rsid w:val="008A022E"/>
    <w:rsid w:val="008A1E17"/>
    <w:rsid w:val="008A27D3"/>
    <w:rsid w:val="008A2AC4"/>
    <w:rsid w:val="008A2F65"/>
    <w:rsid w:val="008A3699"/>
    <w:rsid w:val="008A3BC4"/>
    <w:rsid w:val="008A40F6"/>
    <w:rsid w:val="008A4513"/>
    <w:rsid w:val="008A4702"/>
    <w:rsid w:val="008A4D77"/>
    <w:rsid w:val="008A4E5F"/>
    <w:rsid w:val="008A5252"/>
    <w:rsid w:val="008A5860"/>
    <w:rsid w:val="008A602D"/>
    <w:rsid w:val="008A64AC"/>
    <w:rsid w:val="008A6635"/>
    <w:rsid w:val="008A67FB"/>
    <w:rsid w:val="008A6B89"/>
    <w:rsid w:val="008A72B1"/>
    <w:rsid w:val="008A7DB9"/>
    <w:rsid w:val="008B0968"/>
    <w:rsid w:val="008B143F"/>
    <w:rsid w:val="008B1660"/>
    <w:rsid w:val="008B2123"/>
    <w:rsid w:val="008B24BB"/>
    <w:rsid w:val="008B2B93"/>
    <w:rsid w:val="008B396E"/>
    <w:rsid w:val="008B4A14"/>
    <w:rsid w:val="008B4C3B"/>
    <w:rsid w:val="008B4C6E"/>
    <w:rsid w:val="008B4CA1"/>
    <w:rsid w:val="008B4DCC"/>
    <w:rsid w:val="008B4EA0"/>
    <w:rsid w:val="008B5238"/>
    <w:rsid w:val="008B55C6"/>
    <w:rsid w:val="008B5A0C"/>
    <w:rsid w:val="008B5A38"/>
    <w:rsid w:val="008B5C8B"/>
    <w:rsid w:val="008B5DA3"/>
    <w:rsid w:val="008B5EC8"/>
    <w:rsid w:val="008B677B"/>
    <w:rsid w:val="008B6C56"/>
    <w:rsid w:val="008B70B5"/>
    <w:rsid w:val="008B7370"/>
    <w:rsid w:val="008B79D8"/>
    <w:rsid w:val="008B7CA1"/>
    <w:rsid w:val="008C0161"/>
    <w:rsid w:val="008C066E"/>
    <w:rsid w:val="008C0686"/>
    <w:rsid w:val="008C0EB3"/>
    <w:rsid w:val="008C1569"/>
    <w:rsid w:val="008C1727"/>
    <w:rsid w:val="008C1D64"/>
    <w:rsid w:val="008C25D3"/>
    <w:rsid w:val="008C27B1"/>
    <w:rsid w:val="008C29DE"/>
    <w:rsid w:val="008C2C3C"/>
    <w:rsid w:val="008C30DF"/>
    <w:rsid w:val="008C320C"/>
    <w:rsid w:val="008C32B9"/>
    <w:rsid w:val="008C37DB"/>
    <w:rsid w:val="008C4912"/>
    <w:rsid w:val="008C4CE8"/>
    <w:rsid w:val="008C4CEB"/>
    <w:rsid w:val="008C4DBF"/>
    <w:rsid w:val="008C51EA"/>
    <w:rsid w:val="008C51F2"/>
    <w:rsid w:val="008C5620"/>
    <w:rsid w:val="008C5F7D"/>
    <w:rsid w:val="008C64E5"/>
    <w:rsid w:val="008C6640"/>
    <w:rsid w:val="008C6A24"/>
    <w:rsid w:val="008C6C0F"/>
    <w:rsid w:val="008C6F59"/>
    <w:rsid w:val="008C72DB"/>
    <w:rsid w:val="008C7890"/>
    <w:rsid w:val="008C7A42"/>
    <w:rsid w:val="008D0D3F"/>
    <w:rsid w:val="008D114E"/>
    <w:rsid w:val="008D1381"/>
    <w:rsid w:val="008D17E3"/>
    <w:rsid w:val="008D1987"/>
    <w:rsid w:val="008D29D2"/>
    <w:rsid w:val="008D2BF9"/>
    <w:rsid w:val="008D2EA5"/>
    <w:rsid w:val="008D3B60"/>
    <w:rsid w:val="008D4026"/>
    <w:rsid w:val="008D407D"/>
    <w:rsid w:val="008D4BE8"/>
    <w:rsid w:val="008D4CA1"/>
    <w:rsid w:val="008D53AF"/>
    <w:rsid w:val="008D5AD9"/>
    <w:rsid w:val="008D6292"/>
    <w:rsid w:val="008D6794"/>
    <w:rsid w:val="008D6976"/>
    <w:rsid w:val="008D6ADB"/>
    <w:rsid w:val="008D6FDB"/>
    <w:rsid w:val="008D701C"/>
    <w:rsid w:val="008D714B"/>
    <w:rsid w:val="008D734D"/>
    <w:rsid w:val="008D7A8F"/>
    <w:rsid w:val="008E00D1"/>
    <w:rsid w:val="008E00F6"/>
    <w:rsid w:val="008E016E"/>
    <w:rsid w:val="008E039D"/>
    <w:rsid w:val="008E1087"/>
    <w:rsid w:val="008E15D9"/>
    <w:rsid w:val="008E23AA"/>
    <w:rsid w:val="008E267C"/>
    <w:rsid w:val="008E2AE5"/>
    <w:rsid w:val="008E2CBE"/>
    <w:rsid w:val="008E2E15"/>
    <w:rsid w:val="008E3AA7"/>
    <w:rsid w:val="008E3BEA"/>
    <w:rsid w:val="008E46BC"/>
    <w:rsid w:val="008E49BF"/>
    <w:rsid w:val="008E49EF"/>
    <w:rsid w:val="008E525E"/>
    <w:rsid w:val="008E53D2"/>
    <w:rsid w:val="008E6204"/>
    <w:rsid w:val="008E63B8"/>
    <w:rsid w:val="008E6666"/>
    <w:rsid w:val="008E7121"/>
    <w:rsid w:val="008E7840"/>
    <w:rsid w:val="008E7B79"/>
    <w:rsid w:val="008F0449"/>
    <w:rsid w:val="008F08F0"/>
    <w:rsid w:val="008F0953"/>
    <w:rsid w:val="008F0A81"/>
    <w:rsid w:val="008F0D70"/>
    <w:rsid w:val="008F1435"/>
    <w:rsid w:val="008F14D8"/>
    <w:rsid w:val="008F167A"/>
    <w:rsid w:val="008F1ED9"/>
    <w:rsid w:val="008F2B95"/>
    <w:rsid w:val="008F2F80"/>
    <w:rsid w:val="008F3617"/>
    <w:rsid w:val="008F45CA"/>
    <w:rsid w:val="008F4F68"/>
    <w:rsid w:val="008F5272"/>
    <w:rsid w:val="008F540A"/>
    <w:rsid w:val="008F7418"/>
    <w:rsid w:val="00900A4E"/>
    <w:rsid w:val="00900A87"/>
    <w:rsid w:val="00900E3A"/>
    <w:rsid w:val="00900FE2"/>
    <w:rsid w:val="00901227"/>
    <w:rsid w:val="00901C15"/>
    <w:rsid w:val="009026EF"/>
    <w:rsid w:val="00902C7F"/>
    <w:rsid w:val="0090305F"/>
    <w:rsid w:val="00903561"/>
    <w:rsid w:val="00903BB0"/>
    <w:rsid w:val="00903BD6"/>
    <w:rsid w:val="00904372"/>
    <w:rsid w:val="0090478B"/>
    <w:rsid w:val="009049C6"/>
    <w:rsid w:val="00905044"/>
    <w:rsid w:val="00905BB4"/>
    <w:rsid w:val="00905BEA"/>
    <w:rsid w:val="0090614C"/>
    <w:rsid w:val="00906480"/>
    <w:rsid w:val="009065AD"/>
    <w:rsid w:val="00906EF8"/>
    <w:rsid w:val="0090741C"/>
    <w:rsid w:val="00907898"/>
    <w:rsid w:val="009079D8"/>
    <w:rsid w:val="00910019"/>
    <w:rsid w:val="00910D78"/>
    <w:rsid w:val="00910EE1"/>
    <w:rsid w:val="009116AC"/>
    <w:rsid w:val="00911A57"/>
    <w:rsid w:val="00911B30"/>
    <w:rsid w:val="00911CC8"/>
    <w:rsid w:val="009122F9"/>
    <w:rsid w:val="0091266F"/>
    <w:rsid w:val="0091298D"/>
    <w:rsid w:val="00913538"/>
    <w:rsid w:val="00913907"/>
    <w:rsid w:val="009140E1"/>
    <w:rsid w:val="009142AB"/>
    <w:rsid w:val="009158F4"/>
    <w:rsid w:val="00915A2C"/>
    <w:rsid w:val="00915F3D"/>
    <w:rsid w:val="0091611B"/>
    <w:rsid w:val="00916A22"/>
    <w:rsid w:val="00916D14"/>
    <w:rsid w:val="00917916"/>
    <w:rsid w:val="00917F55"/>
    <w:rsid w:val="0092005A"/>
    <w:rsid w:val="00920086"/>
    <w:rsid w:val="009200D6"/>
    <w:rsid w:val="00920C5B"/>
    <w:rsid w:val="00920FFA"/>
    <w:rsid w:val="00921373"/>
    <w:rsid w:val="00921537"/>
    <w:rsid w:val="00922A1A"/>
    <w:rsid w:val="00922A96"/>
    <w:rsid w:val="00922D44"/>
    <w:rsid w:val="0092365E"/>
    <w:rsid w:val="00923CF4"/>
    <w:rsid w:val="009243FB"/>
    <w:rsid w:val="009245BC"/>
    <w:rsid w:val="00925D59"/>
    <w:rsid w:val="00925F87"/>
    <w:rsid w:val="009260FC"/>
    <w:rsid w:val="00927045"/>
    <w:rsid w:val="00927BF7"/>
    <w:rsid w:val="00927FA7"/>
    <w:rsid w:val="0093015C"/>
    <w:rsid w:val="009304BE"/>
    <w:rsid w:val="00931008"/>
    <w:rsid w:val="009314AA"/>
    <w:rsid w:val="0093180E"/>
    <w:rsid w:val="00931DAD"/>
    <w:rsid w:val="0093231D"/>
    <w:rsid w:val="009332E7"/>
    <w:rsid w:val="009333A8"/>
    <w:rsid w:val="00933C9E"/>
    <w:rsid w:val="00935758"/>
    <w:rsid w:val="00935BBC"/>
    <w:rsid w:val="00935D6A"/>
    <w:rsid w:val="00936117"/>
    <w:rsid w:val="00936376"/>
    <w:rsid w:val="00936C55"/>
    <w:rsid w:val="00936D92"/>
    <w:rsid w:val="0093705D"/>
    <w:rsid w:val="00937113"/>
    <w:rsid w:val="009410BD"/>
    <w:rsid w:val="009412EA"/>
    <w:rsid w:val="009413AE"/>
    <w:rsid w:val="00941457"/>
    <w:rsid w:val="00941843"/>
    <w:rsid w:val="009418A7"/>
    <w:rsid w:val="00941C03"/>
    <w:rsid w:val="00941D77"/>
    <w:rsid w:val="00941E2A"/>
    <w:rsid w:val="009424E0"/>
    <w:rsid w:val="00942621"/>
    <w:rsid w:val="009429E8"/>
    <w:rsid w:val="0094373D"/>
    <w:rsid w:val="00943A2E"/>
    <w:rsid w:val="00943C64"/>
    <w:rsid w:val="00944B98"/>
    <w:rsid w:val="00944D0E"/>
    <w:rsid w:val="00944DB1"/>
    <w:rsid w:val="00946778"/>
    <w:rsid w:val="00946F38"/>
    <w:rsid w:val="00947876"/>
    <w:rsid w:val="00947BF4"/>
    <w:rsid w:val="00950149"/>
    <w:rsid w:val="0095029E"/>
    <w:rsid w:val="009502E3"/>
    <w:rsid w:val="00950358"/>
    <w:rsid w:val="0095077D"/>
    <w:rsid w:val="00950E04"/>
    <w:rsid w:val="00951978"/>
    <w:rsid w:val="00951A52"/>
    <w:rsid w:val="009520A9"/>
    <w:rsid w:val="009523F1"/>
    <w:rsid w:val="0095261B"/>
    <w:rsid w:val="0095263E"/>
    <w:rsid w:val="00952838"/>
    <w:rsid w:val="00952CF1"/>
    <w:rsid w:val="00952FB3"/>
    <w:rsid w:val="00953070"/>
    <w:rsid w:val="0095329A"/>
    <w:rsid w:val="009533B7"/>
    <w:rsid w:val="009542CC"/>
    <w:rsid w:val="00954668"/>
    <w:rsid w:val="009548EC"/>
    <w:rsid w:val="00954998"/>
    <w:rsid w:val="00954B89"/>
    <w:rsid w:val="00954B9B"/>
    <w:rsid w:val="009556A2"/>
    <w:rsid w:val="009556C8"/>
    <w:rsid w:val="00955704"/>
    <w:rsid w:val="00956D5F"/>
    <w:rsid w:val="0095711C"/>
    <w:rsid w:val="0095780F"/>
    <w:rsid w:val="00957E89"/>
    <w:rsid w:val="00960DEA"/>
    <w:rsid w:val="00963415"/>
    <w:rsid w:val="00963659"/>
    <w:rsid w:val="0096442B"/>
    <w:rsid w:val="00964C67"/>
    <w:rsid w:val="00964CC3"/>
    <w:rsid w:val="00964D27"/>
    <w:rsid w:val="009659D7"/>
    <w:rsid w:val="00966504"/>
    <w:rsid w:val="0096664C"/>
    <w:rsid w:val="00966D73"/>
    <w:rsid w:val="0096741F"/>
    <w:rsid w:val="00967A84"/>
    <w:rsid w:val="00970EE4"/>
    <w:rsid w:val="00971733"/>
    <w:rsid w:val="00971A1F"/>
    <w:rsid w:val="0097237D"/>
    <w:rsid w:val="009726FE"/>
    <w:rsid w:val="00973CE5"/>
    <w:rsid w:val="0097408F"/>
    <w:rsid w:val="0097421B"/>
    <w:rsid w:val="00974377"/>
    <w:rsid w:val="00974833"/>
    <w:rsid w:val="009749A2"/>
    <w:rsid w:val="00974BB5"/>
    <w:rsid w:val="00974C63"/>
    <w:rsid w:val="00974DA2"/>
    <w:rsid w:val="00975277"/>
    <w:rsid w:val="00975B17"/>
    <w:rsid w:val="009766BE"/>
    <w:rsid w:val="00976F1C"/>
    <w:rsid w:val="009778AA"/>
    <w:rsid w:val="00980057"/>
    <w:rsid w:val="009808EC"/>
    <w:rsid w:val="00980BE1"/>
    <w:rsid w:val="0098169B"/>
    <w:rsid w:val="00981792"/>
    <w:rsid w:val="00983289"/>
    <w:rsid w:val="009836ED"/>
    <w:rsid w:val="00984120"/>
    <w:rsid w:val="00985028"/>
    <w:rsid w:val="0098542C"/>
    <w:rsid w:val="00985AB2"/>
    <w:rsid w:val="00985FA9"/>
    <w:rsid w:val="0098635B"/>
    <w:rsid w:val="0098660A"/>
    <w:rsid w:val="0098678E"/>
    <w:rsid w:val="00987404"/>
    <w:rsid w:val="00987475"/>
    <w:rsid w:val="00987F84"/>
    <w:rsid w:val="009906FD"/>
    <w:rsid w:val="00990BF4"/>
    <w:rsid w:val="00990FA3"/>
    <w:rsid w:val="009916CF"/>
    <w:rsid w:val="00991AA2"/>
    <w:rsid w:val="00991C38"/>
    <w:rsid w:val="00991E64"/>
    <w:rsid w:val="009921E3"/>
    <w:rsid w:val="009925B1"/>
    <w:rsid w:val="00992B73"/>
    <w:rsid w:val="00993E6D"/>
    <w:rsid w:val="0099434E"/>
    <w:rsid w:val="0099452D"/>
    <w:rsid w:val="00994915"/>
    <w:rsid w:val="00994F9A"/>
    <w:rsid w:val="00995193"/>
    <w:rsid w:val="00995D52"/>
    <w:rsid w:val="00996ABA"/>
    <w:rsid w:val="00996B36"/>
    <w:rsid w:val="00996EA9"/>
    <w:rsid w:val="009974A3"/>
    <w:rsid w:val="00997984"/>
    <w:rsid w:val="00997F74"/>
    <w:rsid w:val="009A0424"/>
    <w:rsid w:val="009A0C63"/>
    <w:rsid w:val="009A0DF0"/>
    <w:rsid w:val="009A0FCA"/>
    <w:rsid w:val="009A1763"/>
    <w:rsid w:val="009A1820"/>
    <w:rsid w:val="009A1850"/>
    <w:rsid w:val="009A18E0"/>
    <w:rsid w:val="009A1936"/>
    <w:rsid w:val="009A1AB5"/>
    <w:rsid w:val="009A25AB"/>
    <w:rsid w:val="009A2763"/>
    <w:rsid w:val="009A2952"/>
    <w:rsid w:val="009A2BFD"/>
    <w:rsid w:val="009A2E53"/>
    <w:rsid w:val="009A3499"/>
    <w:rsid w:val="009A37D2"/>
    <w:rsid w:val="009A3D31"/>
    <w:rsid w:val="009A410F"/>
    <w:rsid w:val="009A444E"/>
    <w:rsid w:val="009A461A"/>
    <w:rsid w:val="009A480F"/>
    <w:rsid w:val="009A5774"/>
    <w:rsid w:val="009A5D50"/>
    <w:rsid w:val="009A5DF4"/>
    <w:rsid w:val="009A7190"/>
    <w:rsid w:val="009A73E4"/>
    <w:rsid w:val="009A7D5B"/>
    <w:rsid w:val="009A7EEF"/>
    <w:rsid w:val="009A7F29"/>
    <w:rsid w:val="009B0481"/>
    <w:rsid w:val="009B0F7E"/>
    <w:rsid w:val="009B1826"/>
    <w:rsid w:val="009B1858"/>
    <w:rsid w:val="009B2556"/>
    <w:rsid w:val="009B2711"/>
    <w:rsid w:val="009B2979"/>
    <w:rsid w:val="009B2A84"/>
    <w:rsid w:val="009B2AA9"/>
    <w:rsid w:val="009B2B2B"/>
    <w:rsid w:val="009B2C1C"/>
    <w:rsid w:val="009B35F0"/>
    <w:rsid w:val="009B3A9F"/>
    <w:rsid w:val="009B4F7F"/>
    <w:rsid w:val="009B5B13"/>
    <w:rsid w:val="009B640B"/>
    <w:rsid w:val="009B6424"/>
    <w:rsid w:val="009B6BA9"/>
    <w:rsid w:val="009B6F8E"/>
    <w:rsid w:val="009B7576"/>
    <w:rsid w:val="009B7E2D"/>
    <w:rsid w:val="009C03D8"/>
    <w:rsid w:val="009C065C"/>
    <w:rsid w:val="009C0942"/>
    <w:rsid w:val="009C14FA"/>
    <w:rsid w:val="009C1B72"/>
    <w:rsid w:val="009C2218"/>
    <w:rsid w:val="009C2C9F"/>
    <w:rsid w:val="009C3090"/>
    <w:rsid w:val="009C3545"/>
    <w:rsid w:val="009C417F"/>
    <w:rsid w:val="009C4618"/>
    <w:rsid w:val="009C4946"/>
    <w:rsid w:val="009C4A2D"/>
    <w:rsid w:val="009C4CE6"/>
    <w:rsid w:val="009C5338"/>
    <w:rsid w:val="009C571B"/>
    <w:rsid w:val="009C58A3"/>
    <w:rsid w:val="009C74D5"/>
    <w:rsid w:val="009D01B7"/>
    <w:rsid w:val="009D0D82"/>
    <w:rsid w:val="009D0DA6"/>
    <w:rsid w:val="009D1321"/>
    <w:rsid w:val="009D181A"/>
    <w:rsid w:val="009D1BC2"/>
    <w:rsid w:val="009D2AD0"/>
    <w:rsid w:val="009D2ED2"/>
    <w:rsid w:val="009D30C9"/>
    <w:rsid w:val="009D3D19"/>
    <w:rsid w:val="009D42CB"/>
    <w:rsid w:val="009D4FCD"/>
    <w:rsid w:val="009D5451"/>
    <w:rsid w:val="009D57F8"/>
    <w:rsid w:val="009D5EA4"/>
    <w:rsid w:val="009D61FE"/>
    <w:rsid w:val="009D694A"/>
    <w:rsid w:val="009D6B08"/>
    <w:rsid w:val="009D71E2"/>
    <w:rsid w:val="009D796F"/>
    <w:rsid w:val="009D7F0A"/>
    <w:rsid w:val="009E0128"/>
    <w:rsid w:val="009E0573"/>
    <w:rsid w:val="009E0685"/>
    <w:rsid w:val="009E0779"/>
    <w:rsid w:val="009E1030"/>
    <w:rsid w:val="009E15F9"/>
    <w:rsid w:val="009E1686"/>
    <w:rsid w:val="009E1907"/>
    <w:rsid w:val="009E1BBB"/>
    <w:rsid w:val="009E1CD9"/>
    <w:rsid w:val="009E2009"/>
    <w:rsid w:val="009E2291"/>
    <w:rsid w:val="009E23D4"/>
    <w:rsid w:val="009E26D0"/>
    <w:rsid w:val="009E26E1"/>
    <w:rsid w:val="009E329F"/>
    <w:rsid w:val="009E3848"/>
    <w:rsid w:val="009E3AB5"/>
    <w:rsid w:val="009E3FBB"/>
    <w:rsid w:val="009E42AC"/>
    <w:rsid w:val="009E42E0"/>
    <w:rsid w:val="009E48B0"/>
    <w:rsid w:val="009E4B1D"/>
    <w:rsid w:val="009E508A"/>
    <w:rsid w:val="009E514D"/>
    <w:rsid w:val="009E5165"/>
    <w:rsid w:val="009E5489"/>
    <w:rsid w:val="009E5D28"/>
    <w:rsid w:val="009E63C7"/>
    <w:rsid w:val="009E6823"/>
    <w:rsid w:val="009E6C2C"/>
    <w:rsid w:val="009E6EA5"/>
    <w:rsid w:val="009E6F70"/>
    <w:rsid w:val="009E74CE"/>
    <w:rsid w:val="009E7764"/>
    <w:rsid w:val="009E7B4D"/>
    <w:rsid w:val="009F0386"/>
    <w:rsid w:val="009F0C53"/>
    <w:rsid w:val="009F1279"/>
    <w:rsid w:val="009F191D"/>
    <w:rsid w:val="009F203E"/>
    <w:rsid w:val="009F2043"/>
    <w:rsid w:val="009F22A4"/>
    <w:rsid w:val="009F289C"/>
    <w:rsid w:val="009F2929"/>
    <w:rsid w:val="009F2CDD"/>
    <w:rsid w:val="009F2D80"/>
    <w:rsid w:val="009F3947"/>
    <w:rsid w:val="009F425D"/>
    <w:rsid w:val="009F4400"/>
    <w:rsid w:val="009F469D"/>
    <w:rsid w:val="009F53F7"/>
    <w:rsid w:val="009F55AD"/>
    <w:rsid w:val="009F5ED9"/>
    <w:rsid w:val="009F67A6"/>
    <w:rsid w:val="009F6A6E"/>
    <w:rsid w:val="009F6A97"/>
    <w:rsid w:val="009F7523"/>
    <w:rsid w:val="009F7624"/>
    <w:rsid w:val="009F7BE7"/>
    <w:rsid w:val="009F7C09"/>
    <w:rsid w:val="00A0017C"/>
    <w:rsid w:val="00A006DF"/>
    <w:rsid w:val="00A00B98"/>
    <w:rsid w:val="00A00C2F"/>
    <w:rsid w:val="00A01742"/>
    <w:rsid w:val="00A01B08"/>
    <w:rsid w:val="00A03057"/>
    <w:rsid w:val="00A03257"/>
    <w:rsid w:val="00A034E7"/>
    <w:rsid w:val="00A03EB2"/>
    <w:rsid w:val="00A044E2"/>
    <w:rsid w:val="00A05B86"/>
    <w:rsid w:val="00A065C0"/>
    <w:rsid w:val="00A06810"/>
    <w:rsid w:val="00A07251"/>
    <w:rsid w:val="00A074AE"/>
    <w:rsid w:val="00A076B4"/>
    <w:rsid w:val="00A1007A"/>
    <w:rsid w:val="00A11049"/>
    <w:rsid w:val="00A11C31"/>
    <w:rsid w:val="00A1280B"/>
    <w:rsid w:val="00A12B19"/>
    <w:rsid w:val="00A12B83"/>
    <w:rsid w:val="00A12BA5"/>
    <w:rsid w:val="00A12BB7"/>
    <w:rsid w:val="00A13049"/>
    <w:rsid w:val="00A130C0"/>
    <w:rsid w:val="00A13994"/>
    <w:rsid w:val="00A13B83"/>
    <w:rsid w:val="00A13F46"/>
    <w:rsid w:val="00A1434E"/>
    <w:rsid w:val="00A14C24"/>
    <w:rsid w:val="00A1555A"/>
    <w:rsid w:val="00A16966"/>
    <w:rsid w:val="00A16C78"/>
    <w:rsid w:val="00A174DE"/>
    <w:rsid w:val="00A17CEE"/>
    <w:rsid w:val="00A17D45"/>
    <w:rsid w:val="00A2018E"/>
    <w:rsid w:val="00A20E78"/>
    <w:rsid w:val="00A2150B"/>
    <w:rsid w:val="00A21637"/>
    <w:rsid w:val="00A21B09"/>
    <w:rsid w:val="00A22226"/>
    <w:rsid w:val="00A224E6"/>
    <w:rsid w:val="00A22814"/>
    <w:rsid w:val="00A22AA2"/>
    <w:rsid w:val="00A2362F"/>
    <w:rsid w:val="00A2390F"/>
    <w:rsid w:val="00A2421D"/>
    <w:rsid w:val="00A245BF"/>
    <w:rsid w:val="00A24C73"/>
    <w:rsid w:val="00A24D5B"/>
    <w:rsid w:val="00A252EE"/>
    <w:rsid w:val="00A2580F"/>
    <w:rsid w:val="00A2599E"/>
    <w:rsid w:val="00A25E35"/>
    <w:rsid w:val="00A25E69"/>
    <w:rsid w:val="00A266A4"/>
    <w:rsid w:val="00A26ACF"/>
    <w:rsid w:val="00A275C6"/>
    <w:rsid w:val="00A277A7"/>
    <w:rsid w:val="00A2794C"/>
    <w:rsid w:val="00A27BA7"/>
    <w:rsid w:val="00A30321"/>
    <w:rsid w:val="00A3052C"/>
    <w:rsid w:val="00A307FC"/>
    <w:rsid w:val="00A309EE"/>
    <w:rsid w:val="00A30F55"/>
    <w:rsid w:val="00A3101C"/>
    <w:rsid w:val="00A31780"/>
    <w:rsid w:val="00A31C96"/>
    <w:rsid w:val="00A32825"/>
    <w:rsid w:val="00A32FBA"/>
    <w:rsid w:val="00A332C4"/>
    <w:rsid w:val="00A334FC"/>
    <w:rsid w:val="00A336B2"/>
    <w:rsid w:val="00A33B93"/>
    <w:rsid w:val="00A33BA7"/>
    <w:rsid w:val="00A33F7E"/>
    <w:rsid w:val="00A34FCD"/>
    <w:rsid w:val="00A35002"/>
    <w:rsid w:val="00A3542C"/>
    <w:rsid w:val="00A35751"/>
    <w:rsid w:val="00A360C5"/>
    <w:rsid w:val="00A362E2"/>
    <w:rsid w:val="00A3634E"/>
    <w:rsid w:val="00A36704"/>
    <w:rsid w:val="00A36DC5"/>
    <w:rsid w:val="00A3712A"/>
    <w:rsid w:val="00A37DDB"/>
    <w:rsid w:val="00A402D4"/>
    <w:rsid w:val="00A403ED"/>
    <w:rsid w:val="00A40C54"/>
    <w:rsid w:val="00A4132B"/>
    <w:rsid w:val="00A4151F"/>
    <w:rsid w:val="00A42178"/>
    <w:rsid w:val="00A422E7"/>
    <w:rsid w:val="00A42689"/>
    <w:rsid w:val="00A42F9D"/>
    <w:rsid w:val="00A4345A"/>
    <w:rsid w:val="00A43623"/>
    <w:rsid w:val="00A43A19"/>
    <w:rsid w:val="00A4408A"/>
    <w:rsid w:val="00A44268"/>
    <w:rsid w:val="00A44640"/>
    <w:rsid w:val="00A447A9"/>
    <w:rsid w:val="00A44A51"/>
    <w:rsid w:val="00A44D58"/>
    <w:rsid w:val="00A44F41"/>
    <w:rsid w:val="00A44FE5"/>
    <w:rsid w:val="00A461A5"/>
    <w:rsid w:val="00A466A7"/>
    <w:rsid w:val="00A466FC"/>
    <w:rsid w:val="00A46711"/>
    <w:rsid w:val="00A46A29"/>
    <w:rsid w:val="00A47752"/>
    <w:rsid w:val="00A47817"/>
    <w:rsid w:val="00A47A76"/>
    <w:rsid w:val="00A47B59"/>
    <w:rsid w:val="00A47E1C"/>
    <w:rsid w:val="00A50D7B"/>
    <w:rsid w:val="00A50DED"/>
    <w:rsid w:val="00A50F6F"/>
    <w:rsid w:val="00A511DD"/>
    <w:rsid w:val="00A514EF"/>
    <w:rsid w:val="00A51D6A"/>
    <w:rsid w:val="00A521E5"/>
    <w:rsid w:val="00A523BC"/>
    <w:rsid w:val="00A523E0"/>
    <w:rsid w:val="00A528D1"/>
    <w:rsid w:val="00A52D19"/>
    <w:rsid w:val="00A533C4"/>
    <w:rsid w:val="00A5383F"/>
    <w:rsid w:val="00A538F6"/>
    <w:rsid w:val="00A53C52"/>
    <w:rsid w:val="00A54838"/>
    <w:rsid w:val="00A54AE5"/>
    <w:rsid w:val="00A54B90"/>
    <w:rsid w:val="00A55601"/>
    <w:rsid w:val="00A5575A"/>
    <w:rsid w:val="00A55CD3"/>
    <w:rsid w:val="00A55EEE"/>
    <w:rsid w:val="00A56787"/>
    <w:rsid w:val="00A568F6"/>
    <w:rsid w:val="00A56B71"/>
    <w:rsid w:val="00A578F1"/>
    <w:rsid w:val="00A57B56"/>
    <w:rsid w:val="00A57B65"/>
    <w:rsid w:val="00A57D82"/>
    <w:rsid w:val="00A60300"/>
    <w:rsid w:val="00A6035B"/>
    <w:rsid w:val="00A608B6"/>
    <w:rsid w:val="00A61193"/>
    <w:rsid w:val="00A61AEF"/>
    <w:rsid w:val="00A62288"/>
    <w:rsid w:val="00A624D5"/>
    <w:rsid w:val="00A627E0"/>
    <w:rsid w:val="00A62B97"/>
    <w:rsid w:val="00A63266"/>
    <w:rsid w:val="00A634BB"/>
    <w:rsid w:val="00A63656"/>
    <w:rsid w:val="00A63849"/>
    <w:rsid w:val="00A64031"/>
    <w:rsid w:val="00A64067"/>
    <w:rsid w:val="00A644EF"/>
    <w:rsid w:val="00A645FF"/>
    <w:rsid w:val="00A646A7"/>
    <w:rsid w:val="00A64F18"/>
    <w:rsid w:val="00A65170"/>
    <w:rsid w:val="00A65750"/>
    <w:rsid w:val="00A658E9"/>
    <w:rsid w:val="00A6622D"/>
    <w:rsid w:val="00A6655F"/>
    <w:rsid w:val="00A66E9C"/>
    <w:rsid w:val="00A673E7"/>
    <w:rsid w:val="00A6753F"/>
    <w:rsid w:val="00A677DA"/>
    <w:rsid w:val="00A67AD1"/>
    <w:rsid w:val="00A701BB"/>
    <w:rsid w:val="00A70E43"/>
    <w:rsid w:val="00A70F77"/>
    <w:rsid w:val="00A7185F"/>
    <w:rsid w:val="00A71FAE"/>
    <w:rsid w:val="00A71FC7"/>
    <w:rsid w:val="00A72495"/>
    <w:rsid w:val="00A72CA4"/>
    <w:rsid w:val="00A73203"/>
    <w:rsid w:val="00A732B5"/>
    <w:rsid w:val="00A733CB"/>
    <w:rsid w:val="00A73448"/>
    <w:rsid w:val="00A73A1E"/>
    <w:rsid w:val="00A73F00"/>
    <w:rsid w:val="00A73F7A"/>
    <w:rsid w:val="00A7408E"/>
    <w:rsid w:val="00A749FC"/>
    <w:rsid w:val="00A74C41"/>
    <w:rsid w:val="00A74CF8"/>
    <w:rsid w:val="00A74EEF"/>
    <w:rsid w:val="00A755E0"/>
    <w:rsid w:val="00A75A90"/>
    <w:rsid w:val="00A75C62"/>
    <w:rsid w:val="00A76052"/>
    <w:rsid w:val="00A760EE"/>
    <w:rsid w:val="00A76113"/>
    <w:rsid w:val="00A7671C"/>
    <w:rsid w:val="00A769A6"/>
    <w:rsid w:val="00A76E41"/>
    <w:rsid w:val="00A770E2"/>
    <w:rsid w:val="00A77218"/>
    <w:rsid w:val="00A77555"/>
    <w:rsid w:val="00A8065C"/>
    <w:rsid w:val="00A8073E"/>
    <w:rsid w:val="00A80AEC"/>
    <w:rsid w:val="00A81138"/>
    <w:rsid w:val="00A81604"/>
    <w:rsid w:val="00A8167D"/>
    <w:rsid w:val="00A817F4"/>
    <w:rsid w:val="00A81BD9"/>
    <w:rsid w:val="00A81D94"/>
    <w:rsid w:val="00A81E82"/>
    <w:rsid w:val="00A82274"/>
    <w:rsid w:val="00A8230D"/>
    <w:rsid w:val="00A82560"/>
    <w:rsid w:val="00A82BDE"/>
    <w:rsid w:val="00A82D2A"/>
    <w:rsid w:val="00A838BB"/>
    <w:rsid w:val="00A83A02"/>
    <w:rsid w:val="00A83B8D"/>
    <w:rsid w:val="00A83C1D"/>
    <w:rsid w:val="00A83C97"/>
    <w:rsid w:val="00A841D0"/>
    <w:rsid w:val="00A84987"/>
    <w:rsid w:val="00A84D40"/>
    <w:rsid w:val="00A8655D"/>
    <w:rsid w:val="00A865B6"/>
    <w:rsid w:val="00A86602"/>
    <w:rsid w:val="00A86735"/>
    <w:rsid w:val="00A877C8"/>
    <w:rsid w:val="00A87EB4"/>
    <w:rsid w:val="00A90159"/>
    <w:rsid w:val="00A9096A"/>
    <w:rsid w:val="00A9184E"/>
    <w:rsid w:val="00A92031"/>
    <w:rsid w:val="00A9283B"/>
    <w:rsid w:val="00A92998"/>
    <w:rsid w:val="00A92E2C"/>
    <w:rsid w:val="00A9319A"/>
    <w:rsid w:val="00A93220"/>
    <w:rsid w:val="00A937E0"/>
    <w:rsid w:val="00A93CFB"/>
    <w:rsid w:val="00A940C5"/>
    <w:rsid w:val="00A94244"/>
    <w:rsid w:val="00A94775"/>
    <w:rsid w:val="00A94B38"/>
    <w:rsid w:val="00A94BA4"/>
    <w:rsid w:val="00A94CEB"/>
    <w:rsid w:val="00A95371"/>
    <w:rsid w:val="00A95678"/>
    <w:rsid w:val="00A95FFB"/>
    <w:rsid w:val="00A965C7"/>
    <w:rsid w:val="00A96722"/>
    <w:rsid w:val="00A96889"/>
    <w:rsid w:val="00A96C6D"/>
    <w:rsid w:val="00A96CCC"/>
    <w:rsid w:val="00A96E00"/>
    <w:rsid w:val="00A9711D"/>
    <w:rsid w:val="00A97145"/>
    <w:rsid w:val="00A97716"/>
    <w:rsid w:val="00A97A23"/>
    <w:rsid w:val="00A97DE8"/>
    <w:rsid w:val="00AA0131"/>
    <w:rsid w:val="00AA063E"/>
    <w:rsid w:val="00AA1333"/>
    <w:rsid w:val="00AA3543"/>
    <w:rsid w:val="00AA3641"/>
    <w:rsid w:val="00AA36E7"/>
    <w:rsid w:val="00AA3C67"/>
    <w:rsid w:val="00AA3F1D"/>
    <w:rsid w:val="00AA45B7"/>
    <w:rsid w:val="00AA4788"/>
    <w:rsid w:val="00AA4E59"/>
    <w:rsid w:val="00AA5222"/>
    <w:rsid w:val="00AA52C7"/>
    <w:rsid w:val="00AA542C"/>
    <w:rsid w:val="00AA5735"/>
    <w:rsid w:val="00AA6222"/>
    <w:rsid w:val="00AA6C55"/>
    <w:rsid w:val="00AA7D72"/>
    <w:rsid w:val="00AB091A"/>
    <w:rsid w:val="00AB1238"/>
    <w:rsid w:val="00AB18D8"/>
    <w:rsid w:val="00AB2B26"/>
    <w:rsid w:val="00AB2EEF"/>
    <w:rsid w:val="00AB3AAE"/>
    <w:rsid w:val="00AB4036"/>
    <w:rsid w:val="00AB410E"/>
    <w:rsid w:val="00AB42A3"/>
    <w:rsid w:val="00AB455B"/>
    <w:rsid w:val="00AB4629"/>
    <w:rsid w:val="00AB521F"/>
    <w:rsid w:val="00AB5294"/>
    <w:rsid w:val="00AB57C4"/>
    <w:rsid w:val="00AB6543"/>
    <w:rsid w:val="00AB6788"/>
    <w:rsid w:val="00AB6BE0"/>
    <w:rsid w:val="00AB6DA1"/>
    <w:rsid w:val="00AB6E0D"/>
    <w:rsid w:val="00AB7055"/>
    <w:rsid w:val="00AB75FA"/>
    <w:rsid w:val="00AB7839"/>
    <w:rsid w:val="00AB7929"/>
    <w:rsid w:val="00AC0752"/>
    <w:rsid w:val="00AC0780"/>
    <w:rsid w:val="00AC0EF7"/>
    <w:rsid w:val="00AC10D3"/>
    <w:rsid w:val="00AC119B"/>
    <w:rsid w:val="00AC164E"/>
    <w:rsid w:val="00AC2195"/>
    <w:rsid w:val="00AC3981"/>
    <w:rsid w:val="00AC3C66"/>
    <w:rsid w:val="00AC41E1"/>
    <w:rsid w:val="00AC4747"/>
    <w:rsid w:val="00AC5209"/>
    <w:rsid w:val="00AC520E"/>
    <w:rsid w:val="00AC52ED"/>
    <w:rsid w:val="00AC56EC"/>
    <w:rsid w:val="00AC5B05"/>
    <w:rsid w:val="00AC60D9"/>
    <w:rsid w:val="00AC64C0"/>
    <w:rsid w:val="00AC7844"/>
    <w:rsid w:val="00AC7BE9"/>
    <w:rsid w:val="00AD02B1"/>
    <w:rsid w:val="00AD06FC"/>
    <w:rsid w:val="00AD14B7"/>
    <w:rsid w:val="00AD1A8A"/>
    <w:rsid w:val="00AD1AE6"/>
    <w:rsid w:val="00AD1D38"/>
    <w:rsid w:val="00AD2308"/>
    <w:rsid w:val="00AD2FAC"/>
    <w:rsid w:val="00AD2FC0"/>
    <w:rsid w:val="00AD3871"/>
    <w:rsid w:val="00AD40D4"/>
    <w:rsid w:val="00AD43FB"/>
    <w:rsid w:val="00AD4A0B"/>
    <w:rsid w:val="00AD55D6"/>
    <w:rsid w:val="00AD55F0"/>
    <w:rsid w:val="00AD5652"/>
    <w:rsid w:val="00AD5C11"/>
    <w:rsid w:val="00AD6465"/>
    <w:rsid w:val="00AD65FD"/>
    <w:rsid w:val="00AD68B4"/>
    <w:rsid w:val="00AD736A"/>
    <w:rsid w:val="00AE0F6F"/>
    <w:rsid w:val="00AE195D"/>
    <w:rsid w:val="00AE19F5"/>
    <w:rsid w:val="00AE1C37"/>
    <w:rsid w:val="00AE1CD7"/>
    <w:rsid w:val="00AE1FD7"/>
    <w:rsid w:val="00AE209B"/>
    <w:rsid w:val="00AE2185"/>
    <w:rsid w:val="00AE275A"/>
    <w:rsid w:val="00AE3540"/>
    <w:rsid w:val="00AE3652"/>
    <w:rsid w:val="00AE417F"/>
    <w:rsid w:val="00AE44C2"/>
    <w:rsid w:val="00AE47F9"/>
    <w:rsid w:val="00AE4932"/>
    <w:rsid w:val="00AE49F3"/>
    <w:rsid w:val="00AE4EE8"/>
    <w:rsid w:val="00AE50AF"/>
    <w:rsid w:val="00AE511E"/>
    <w:rsid w:val="00AE5157"/>
    <w:rsid w:val="00AE515D"/>
    <w:rsid w:val="00AE5FE2"/>
    <w:rsid w:val="00AE64E4"/>
    <w:rsid w:val="00AE68F0"/>
    <w:rsid w:val="00AE73E8"/>
    <w:rsid w:val="00AE750F"/>
    <w:rsid w:val="00AE7DE7"/>
    <w:rsid w:val="00AF0050"/>
    <w:rsid w:val="00AF00B1"/>
    <w:rsid w:val="00AF01AD"/>
    <w:rsid w:val="00AF05A2"/>
    <w:rsid w:val="00AF183C"/>
    <w:rsid w:val="00AF1AEC"/>
    <w:rsid w:val="00AF1CDD"/>
    <w:rsid w:val="00AF2C98"/>
    <w:rsid w:val="00AF3F05"/>
    <w:rsid w:val="00AF4159"/>
    <w:rsid w:val="00AF41C6"/>
    <w:rsid w:val="00AF41FF"/>
    <w:rsid w:val="00AF42D6"/>
    <w:rsid w:val="00AF46FF"/>
    <w:rsid w:val="00AF473D"/>
    <w:rsid w:val="00AF4A5A"/>
    <w:rsid w:val="00AF4B04"/>
    <w:rsid w:val="00AF4C8A"/>
    <w:rsid w:val="00AF4EF3"/>
    <w:rsid w:val="00AF5077"/>
    <w:rsid w:val="00AF53F4"/>
    <w:rsid w:val="00AF54D0"/>
    <w:rsid w:val="00AF5789"/>
    <w:rsid w:val="00AF5A29"/>
    <w:rsid w:val="00AF5E1B"/>
    <w:rsid w:val="00AF6A1B"/>
    <w:rsid w:val="00AF6E37"/>
    <w:rsid w:val="00AF70EF"/>
    <w:rsid w:val="00AF7CBA"/>
    <w:rsid w:val="00B002BD"/>
    <w:rsid w:val="00B009AF"/>
    <w:rsid w:val="00B01960"/>
    <w:rsid w:val="00B01A1F"/>
    <w:rsid w:val="00B01AFF"/>
    <w:rsid w:val="00B01CEE"/>
    <w:rsid w:val="00B0223F"/>
    <w:rsid w:val="00B02459"/>
    <w:rsid w:val="00B02A1F"/>
    <w:rsid w:val="00B03398"/>
    <w:rsid w:val="00B039FF"/>
    <w:rsid w:val="00B03CEC"/>
    <w:rsid w:val="00B043CD"/>
    <w:rsid w:val="00B04539"/>
    <w:rsid w:val="00B04E1E"/>
    <w:rsid w:val="00B04F14"/>
    <w:rsid w:val="00B050AD"/>
    <w:rsid w:val="00B057B3"/>
    <w:rsid w:val="00B062EE"/>
    <w:rsid w:val="00B07073"/>
    <w:rsid w:val="00B0733C"/>
    <w:rsid w:val="00B074AF"/>
    <w:rsid w:val="00B07CA2"/>
    <w:rsid w:val="00B07E73"/>
    <w:rsid w:val="00B07EC7"/>
    <w:rsid w:val="00B07FE6"/>
    <w:rsid w:val="00B10CA9"/>
    <w:rsid w:val="00B10F6F"/>
    <w:rsid w:val="00B10F76"/>
    <w:rsid w:val="00B11474"/>
    <w:rsid w:val="00B116B2"/>
    <w:rsid w:val="00B1176E"/>
    <w:rsid w:val="00B1185C"/>
    <w:rsid w:val="00B12815"/>
    <w:rsid w:val="00B1356C"/>
    <w:rsid w:val="00B1383E"/>
    <w:rsid w:val="00B13F26"/>
    <w:rsid w:val="00B143D3"/>
    <w:rsid w:val="00B14688"/>
    <w:rsid w:val="00B147D6"/>
    <w:rsid w:val="00B14A5A"/>
    <w:rsid w:val="00B151B6"/>
    <w:rsid w:val="00B156CE"/>
    <w:rsid w:val="00B15E57"/>
    <w:rsid w:val="00B15E6A"/>
    <w:rsid w:val="00B161F5"/>
    <w:rsid w:val="00B1642C"/>
    <w:rsid w:val="00B164A8"/>
    <w:rsid w:val="00B167A8"/>
    <w:rsid w:val="00B16F45"/>
    <w:rsid w:val="00B17154"/>
    <w:rsid w:val="00B1729A"/>
    <w:rsid w:val="00B174ED"/>
    <w:rsid w:val="00B175EA"/>
    <w:rsid w:val="00B179A0"/>
    <w:rsid w:val="00B2061A"/>
    <w:rsid w:val="00B20627"/>
    <w:rsid w:val="00B20756"/>
    <w:rsid w:val="00B20793"/>
    <w:rsid w:val="00B207AF"/>
    <w:rsid w:val="00B210FE"/>
    <w:rsid w:val="00B214F8"/>
    <w:rsid w:val="00B21CE2"/>
    <w:rsid w:val="00B221F7"/>
    <w:rsid w:val="00B224D5"/>
    <w:rsid w:val="00B22C57"/>
    <w:rsid w:val="00B22C75"/>
    <w:rsid w:val="00B22C9B"/>
    <w:rsid w:val="00B23489"/>
    <w:rsid w:val="00B2352B"/>
    <w:rsid w:val="00B23709"/>
    <w:rsid w:val="00B23E7C"/>
    <w:rsid w:val="00B24118"/>
    <w:rsid w:val="00B2442B"/>
    <w:rsid w:val="00B245EF"/>
    <w:rsid w:val="00B24765"/>
    <w:rsid w:val="00B24BA7"/>
    <w:rsid w:val="00B25C00"/>
    <w:rsid w:val="00B25F1D"/>
    <w:rsid w:val="00B26192"/>
    <w:rsid w:val="00B26211"/>
    <w:rsid w:val="00B268F5"/>
    <w:rsid w:val="00B26AF4"/>
    <w:rsid w:val="00B27BDF"/>
    <w:rsid w:val="00B27E73"/>
    <w:rsid w:val="00B30379"/>
    <w:rsid w:val="00B30610"/>
    <w:rsid w:val="00B313C9"/>
    <w:rsid w:val="00B31401"/>
    <w:rsid w:val="00B32BA5"/>
    <w:rsid w:val="00B3323F"/>
    <w:rsid w:val="00B33520"/>
    <w:rsid w:val="00B33791"/>
    <w:rsid w:val="00B343AD"/>
    <w:rsid w:val="00B34615"/>
    <w:rsid w:val="00B3479E"/>
    <w:rsid w:val="00B34F01"/>
    <w:rsid w:val="00B3594D"/>
    <w:rsid w:val="00B362DE"/>
    <w:rsid w:val="00B36981"/>
    <w:rsid w:val="00B36AFF"/>
    <w:rsid w:val="00B36E14"/>
    <w:rsid w:val="00B37401"/>
    <w:rsid w:val="00B37DAF"/>
    <w:rsid w:val="00B41424"/>
    <w:rsid w:val="00B416D9"/>
    <w:rsid w:val="00B419B0"/>
    <w:rsid w:val="00B420C3"/>
    <w:rsid w:val="00B428FA"/>
    <w:rsid w:val="00B4295A"/>
    <w:rsid w:val="00B43032"/>
    <w:rsid w:val="00B43059"/>
    <w:rsid w:val="00B431E9"/>
    <w:rsid w:val="00B43E88"/>
    <w:rsid w:val="00B442E4"/>
    <w:rsid w:val="00B4469F"/>
    <w:rsid w:val="00B44C5F"/>
    <w:rsid w:val="00B44E98"/>
    <w:rsid w:val="00B44FC2"/>
    <w:rsid w:val="00B451F1"/>
    <w:rsid w:val="00B4533F"/>
    <w:rsid w:val="00B455C0"/>
    <w:rsid w:val="00B45AC1"/>
    <w:rsid w:val="00B45AE3"/>
    <w:rsid w:val="00B45BC7"/>
    <w:rsid w:val="00B45E55"/>
    <w:rsid w:val="00B46A3F"/>
    <w:rsid w:val="00B46D13"/>
    <w:rsid w:val="00B47277"/>
    <w:rsid w:val="00B4798A"/>
    <w:rsid w:val="00B47CEE"/>
    <w:rsid w:val="00B51717"/>
    <w:rsid w:val="00B5218C"/>
    <w:rsid w:val="00B52674"/>
    <w:rsid w:val="00B52FD1"/>
    <w:rsid w:val="00B535F4"/>
    <w:rsid w:val="00B53DCA"/>
    <w:rsid w:val="00B53FBA"/>
    <w:rsid w:val="00B545F5"/>
    <w:rsid w:val="00B54A78"/>
    <w:rsid w:val="00B55634"/>
    <w:rsid w:val="00B55BEF"/>
    <w:rsid w:val="00B55F74"/>
    <w:rsid w:val="00B56294"/>
    <w:rsid w:val="00B56472"/>
    <w:rsid w:val="00B5656D"/>
    <w:rsid w:val="00B56646"/>
    <w:rsid w:val="00B56F08"/>
    <w:rsid w:val="00B578F5"/>
    <w:rsid w:val="00B6090D"/>
    <w:rsid w:val="00B60B2C"/>
    <w:rsid w:val="00B61236"/>
    <w:rsid w:val="00B612F5"/>
    <w:rsid w:val="00B61587"/>
    <w:rsid w:val="00B6161C"/>
    <w:rsid w:val="00B61D2E"/>
    <w:rsid w:val="00B625C4"/>
    <w:rsid w:val="00B62735"/>
    <w:rsid w:val="00B62A99"/>
    <w:rsid w:val="00B62D10"/>
    <w:rsid w:val="00B62EBD"/>
    <w:rsid w:val="00B63421"/>
    <w:rsid w:val="00B636B3"/>
    <w:rsid w:val="00B63E95"/>
    <w:rsid w:val="00B64C34"/>
    <w:rsid w:val="00B652C2"/>
    <w:rsid w:val="00B6564A"/>
    <w:rsid w:val="00B659A5"/>
    <w:rsid w:val="00B668D5"/>
    <w:rsid w:val="00B67BE0"/>
    <w:rsid w:val="00B709B5"/>
    <w:rsid w:val="00B70D8F"/>
    <w:rsid w:val="00B71989"/>
    <w:rsid w:val="00B71E65"/>
    <w:rsid w:val="00B7226F"/>
    <w:rsid w:val="00B7237B"/>
    <w:rsid w:val="00B725F0"/>
    <w:rsid w:val="00B72BB4"/>
    <w:rsid w:val="00B731A1"/>
    <w:rsid w:val="00B73227"/>
    <w:rsid w:val="00B7387C"/>
    <w:rsid w:val="00B73B88"/>
    <w:rsid w:val="00B73D31"/>
    <w:rsid w:val="00B74CD1"/>
    <w:rsid w:val="00B754EF"/>
    <w:rsid w:val="00B76111"/>
    <w:rsid w:val="00B76348"/>
    <w:rsid w:val="00B76B04"/>
    <w:rsid w:val="00B76F7E"/>
    <w:rsid w:val="00B77836"/>
    <w:rsid w:val="00B77ABF"/>
    <w:rsid w:val="00B77B09"/>
    <w:rsid w:val="00B77E11"/>
    <w:rsid w:val="00B77F88"/>
    <w:rsid w:val="00B77FEA"/>
    <w:rsid w:val="00B80614"/>
    <w:rsid w:val="00B80845"/>
    <w:rsid w:val="00B80E77"/>
    <w:rsid w:val="00B81479"/>
    <w:rsid w:val="00B81DAF"/>
    <w:rsid w:val="00B82180"/>
    <w:rsid w:val="00B823C7"/>
    <w:rsid w:val="00B832C6"/>
    <w:rsid w:val="00B834E1"/>
    <w:rsid w:val="00B83BC7"/>
    <w:rsid w:val="00B84431"/>
    <w:rsid w:val="00B84E8C"/>
    <w:rsid w:val="00B854F2"/>
    <w:rsid w:val="00B85681"/>
    <w:rsid w:val="00B85926"/>
    <w:rsid w:val="00B86018"/>
    <w:rsid w:val="00B862C0"/>
    <w:rsid w:val="00B864BB"/>
    <w:rsid w:val="00B8685E"/>
    <w:rsid w:val="00B8701C"/>
    <w:rsid w:val="00B87070"/>
    <w:rsid w:val="00B871D4"/>
    <w:rsid w:val="00B87543"/>
    <w:rsid w:val="00B8780A"/>
    <w:rsid w:val="00B8786B"/>
    <w:rsid w:val="00B87C21"/>
    <w:rsid w:val="00B90CE6"/>
    <w:rsid w:val="00B90E8B"/>
    <w:rsid w:val="00B91AC8"/>
    <w:rsid w:val="00B92ACE"/>
    <w:rsid w:val="00B93020"/>
    <w:rsid w:val="00B934A0"/>
    <w:rsid w:val="00B9395B"/>
    <w:rsid w:val="00B93DAB"/>
    <w:rsid w:val="00B93F6B"/>
    <w:rsid w:val="00B9408F"/>
    <w:rsid w:val="00B95637"/>
    <w:rsid w:val="00B95BED"/>
    <w:rsid w:val="00B96202"/>
    <w:rsid w:val="00B963D2"/>
    <w:rsid w:val="00B966C5"/>
    <w:rsid w:val="00B96775"/>
    <w:rsid w:val="00B96D2E"/>
    <w:rsid w:val="00B96DD1"/>
    <w:rsid w:val="00B972A0"/>
    <w:rsid w:val="00B976C9"/>
    <w:rsid w:val="00BA01E7"/>
    <w:rsid w:val="00BA097A"/>
    <w:rsid w:val="00BA15B6"/>
    <w:rsid w:val="00BA1DED"/>
    <w:rsid w:val="00BA1E9D"/>
    <w:rsid w:val="00BA2388"/>
    <w:rsid w:val="00BA249B"/>
    <w:rsid w:val="00BA24C6"/>
    <w:rsid w:val="00BA252D"/>
    <w:rsid w:val="00BA3292"/>
    <w:rsid w:val="00BA34B2"/>
    <w:rsid w:val="00BA3DA5"/>
    <w:rsid w:val="00BA40E2"/>
    <w:rsid w:val="00BA4505"/>
    <w:rsid w:val="00BA4B72"/>
    <w:rsid w:val="00BA4E51"/>
    <w:rsid w:val="00BA4E64"/>
    <w:rsid w:val="00BA5108"/>
    <w:rsid w:val="00BA54F8"/>
    <w:rsid w:val="00BA5536"/>
    <w:rsid w:val="00BA5581"/>
    <w:rsid w:val="00BA6642"/>
    <w:rsid w:val="00BA6E99"/>
    <w:rsid w:val="00BA7776"/>
    <w:rsid w:val="00BA7A17"/>
    <w:rsid w:val="00BB0B1B"/>
    <w:rsid w:val="00BB0E52"/>
    <w:rsid w:val="00BB1514"/>
    <w:rsid w:val="00BB3EA3"/>
    <w:rsid w:val="00BB4D75"/>
    <w:rsid w:val="00BB515B"/>
    <w:rsid w:val="00BB6139"/>
    <w:rsid w:val="00BB61B2"/>
    <w:rsid w:val="00BB68F7"/>
    <w:rsid w:val="00BB6D3E"/>
    <w:rsid w:val="00BB7527"/>
    <w:rsid w:val="00BB7843"/>
    <w:rsid w:val="00BB785B"/>
    <w:rsid w:val="00BB7B94"/>
    <w:rsid w:val="00BB7D20"/>
    <w:rsid w:val="00BC05DB"/>
    <w:rsid w:val="00BC0721"/>
    <w:rsid w:val="00BC121D"/>
    <w:rsid w:val="00BC152F"/>
    <w:rsid w:val="00BC1697"/>
    <w:rsid w:val="00BC1A2A"/>
    <w:rsid w:val="00BC1C48"/>
    <w:rsid w:val="00BC29E5"/>
    <w:rsid w:val="00BC2FB2"/>
    <w:rsid w:val="00BC3342"/>
    <w:rsid w:val="00BC335A"/>
    <w:rsid w:val="00BC3401"/>
    <w:rsid w:val="00BC366D"/>
    <w:rsid w:val="00BC3C63"/>
    <w:rsid w:val="00BC3E48"/>
    <w:rsid w:val="00BC4403"/>
    <w:rsid w:val="00BC51E3"/>
    <w:rsid w:val="00BC5676"/>
    <w:rsid w:val="00BC570F"/>
    <w:rsid w:val="00BC5D90"/>
    <w:rsid w:val="00BC5E7C"/>
    <w:rsid w:val="00BC5F08"/>
    <w:rsid w:val="00BC609C"/>
    <w:rsid w:val="00BC61E5"/>
    <w:rsid w:val="00BC7440"/>
    <w:rsid w:val="00BC7C08"/>
    <w:rsid w:val="00BC7E4D"/>
    <w:rsid w:val="00BD016D"/>
    <w:rsid w:val="00BD039F"/>
    <w:rsid w:val="00BD0A9C"/>
    <w:rsid w:val="00BD0FEC"/>
    <w:rsid w:val="00BD111D"/>
    <w:rsid w:val="00BD159A"/>
    <w:rsid w:val="00BD1652"/>
    <w:rsid w:val="00BD1671"/>
    <w:rsid w:val="00BD2413"/>
    <w:rsid w:val="00BD24BE"/>
    <w:rsid w:val="00BD2566"/>
    <w:rsid w:val="00BD26A6"/>
    <w:rsid w:val="00BD2F0E"/>
    <w:rsid w:val="00BD3302"/>
    <w:rsid w:val="00BD3929"/>
    <w:rsid w:val="00BD3AB4"/>
    <w:rsid w:val="00BD4447"/>
    <w:rsid w:val="00BD45F8"/>
    <w:rsid w:val="00BD46DA"/>
    <w:rsid w:val="00BD5062"/>
    <w:rsid w:val="00BD5D67"/>
    <w:rsid w:val="00BD60FC"/>
    <w:rsid w:val="00BD6EE6"/>
    <w:rsid w:val="00BD7DA2"/>
    <w:rsid w:val="00BE039F"/>
    <w:rsid w:val="00BE0789"/>
    <w:rsid w:val="00BE0921"/>
    <w:rsid w:val="00BE0A09"/>
    <w:rsid w:val="00BE0E99"/>
    <w:rsid w:val="00BE1093"/>
    <w:rsid w:val="00BE1159"/>
    <w:rsid w:val="00BE13A3"/>
    <w:rsid w:val="00BE27A4"/>
    <w:rsid w:val="00BE289F"/>
    <w:rsid w:val="00BE2DDB"/>
    <w:rsid w:val="00BE315B"/>
    <w:rsid w:val="00BE31D6"/>
    <w:rsid w:val="00BE38C1"/>
    <w:rsid w:val="00BE3925"/>
    <w:rsid w:val="00BE3F5D"/>
    <w:rsid w:val="00BE423A"/>
    <w:rsid w:val="00BE4C73"/>
    <w:rsid w:val="00BE5395"/>
    <w:rsid w:val="00BE5892"/>
    <w:rsid w:val="00BE5C73"/>
    <w:rsid w:val="00BE5D75"/>
    <w:rsid w:val="00BE6903"/>
    <w:rsid w:val="00BE6BEF"/>
    <w:rsid w:val="00BE6D9F"/>
    <w:rsid w:val="00BE7037"/>
    <w:rsid w:val="00BE72F5"/>
    <w:rsid w:val="00BE7B6D"/>
    <w:rsid w:val="00BF1754"/>
    <w:rsid w:val="00BF2062"/>
    <w:rsid w:val="00BF251A"/>
    <w:rsid w:val="00BF2AC8"/>
    <w:rsid w:val="00BF2D59"/>
    <w:rsid w:val="00BF2E6F"/>
    <w:rsid w:val="00BF2EB8"/>
    <w:rsid w:val="00BF35FD"/>
    <w:rsid w:val="00BF383C"/>
    <w:rsid w:val="00BF3B8E"/>
    <w:rsid w:val="00BF3B99"/>
    <w:rsid w:val="00BF3F72"/>
    <w:rsid w:val="00BF3F97"/>
    <w:rsid w:val="00BF4375"/>
    <w:rsid w:val="00BF4916"/>
    <w:rsid w:val="00BF498A"/>
    <w:rsid w:val="00BF4C43"/>
    <w:rsid w:val="00BF4C5C"/>
    <w:rsid w:val="00BF5846"/>
    <w:rsid w:val="00BF67AE"/>
    <w:rsid w:val="00BF6E85"/>
    <w:rsid w:val="00BF6E8B"/>
    <w:rsid w:val="00BF7CD0"/>
    <w:rsid w:val="00BF7E2C"/>
    <w:rsid w:val="00C0053D"/>
    <w:rsid w:val="00C01043"/>
    <w:rsid w:val="00C0119E"/>
    <w:rsid w:val="00C01F22"/>
    <w:rsid w:val="00C02718"/>
    <w:rsid w:val="00C02BF5"/>
    <w:rsid w:val="00C02D6A"/>
    <w:rsid w:val="00C02F47"/>
    <w:rsid w:val="00C032B9"/>
    <w:rsid w:val="00C0353C"/>
    <w:rsid w:val="00C035A4"/>
    <w:rsid w:val="00C03659"/>
    <w:rsid w:val="00C03A5F"/>
    <w:rsid w:val="00C04220"/>
    <w:rsid w:val="00C046F9"/>
    <w:rsid w:val="00C04708"/>
    <w:rsid w:val="00C05F6E"/>
    <w:rsid w:val="00C05FAD"/>
    <w:rsid w:val="00C0612D"/>
    <w:rsid w:val="00C0629C"/>
    <w:rsid w:val="00C06911"/>
    <w:rsid w:val="00C06943"/>
    <w:rsid w:val="00C06CF1"/>
    <w:rsid w:val="00C10E43"/>
    <w:rsid w:val="00C10F05"/>
    <w:rsid w:val="00C1123F"/>
    <w:rsid w:val="00C119D9"/>
    <w:rsid w:val="00C11EF8"/>
    <w:rsid w:val="00C12367"/>
    <w:rsid w:val="00C1237B"/>
    <w:rsid w:val="00C125A7"/>
    <w:rsid w:val="00C1272D"/>
    <w:rsid w:val="00C12B14"/>
    <w:rsid w:val="00C1316F"/>
    <w:rsid w:val="00C13197"/>
    <w:rsid w:val="00C1428B"/>
    <w:rsid w:val="00C14715"/>
    <w:rsid w:val="00C14976"/>
    <w:rsid w:val="00C14D1B"/>
    <w:rsid w:val="00C155A4"/>
    <w:rsid w:val="00C15E36"/>
    <w:rsid w:val="00C163EA"/>
    <w:rsid w:val="00C164B7"/>
    <w:rsid w:val="00C168C3"/>
    <w:rsid w:val="00C16FE8"/>
    <w:rsid w:val="00C17376"/>
    <w:rsid w:val="00C177D4"/>
    <w:rsid w:val="00C20F10"/>
    <w:rsid w:val="00C2113B"/>
    <w:rsid w:val="00C211CE"/>
    <w:rsid w:val="00C219BC"/>
    <w:rsid w:val="00C21BA0"/>
    <w:rsid w:val="00C2215E"/>
    <w:rsid w:val="00C222A7"/>
    <w:rsid w:val="00C228CB"/>
    <w:rsid w:val="00C22C08"/>
    <w:rsid w:val="00C22F00"/>
    <w:rsid w:val="00C23394"/>
    <w:rsid w:val="00C233E7"/>
    <w:rsid w:val="00C23769"/>
    <w:rsid w:val="00C23943"/>
    <w:rsid w:val="00C2399C"/>
    <w:rsid w:val="00C23A2F"/>
    <w:rsid w:val="00C24100"/>
    <w:rsid w:val="00C24127"/>
    <w:rsid w:val="00C244EE"/>
    <w:rsid w:val="00C24866"/>
    <w:rsid w:val="00C24966"/>
    <w:rsid w:val="00C24CB9"/>
    <w:rsid w:val="00C24F3C"/>
    <w:rsid w:val="00C250F4"/>
    <w:rsid w:val="00C25245"/>
    <w:rsid w:val="00C25B39"/>
    <w:rsid w:val="00C25C94"/>
    <w:rsid w:val="00C2630E"/>
    <w:rsid w:val="00C26395"/>
    <w:rsid w:val="00C26B36"/>
    <w:rsid w:val="00C26C6F"/>
    <w:rsid w:val="00C270C0"/>
    <w:rsid w:val="00C27365"/>
    <w:rsid w:val="00C277F9"/>
    <w:rsid w:val="00C2796A"/>
    <w:rsid w:val="00C27E7E"/>
    <w:rsid w:val="00C304AD"/>
    <w:rsid w:val="00C30504"/>
    <w:rsid w:val="00C309CB"/>
    <w:rsid w:val="00C30C60"/>
    <w:rsid w:val="00C32156"/>
    <w:rsid w:val="00C3221C"/>
    <w:rsid w:val="00C323E3"/>
    <w:rsid w:val="00C330E4"/>
    <w:rsid w:val="00C33121"/>
    <w:rsid w:val="00C33213"/>
    <w:rsid w:val="00C334F8"/>
    <w:rsid w:val="00C33622"/>
    <w:rsid w:val="00C35019"/>
    <w:rsid w:val="00C350E8"/>
    <w:rsid w:val="00C3577C"/>
    <w:rsid w:val="00C359D3"/>
    <w:rsid w:val="00C35E1E"/>
    <w:rsid w:val="00C36728"/>
    <w:rsid w:val="00C373BF"/>
    <w:rsid w:val="00C3741B"/>
    <w:rsid w:val="00C3768E"/>
    <w:rsid w:val="00C404BA"/>
    <w:rsid w:val="00C4084D"/>
    <w:rsid w:val="00C408C5"/>
    <w:rsid w:val="00C40BA5"/>
    <w:rsid w:val="00C414FC"/>
    <w:rsid w:val="00C422E3"/>
    <w:rsid w:val="00C427E7"/>
    <w:rsid w:val="00C43024"/>
    <w:rsid w:val="00C4353D"/>
    <w:rsid w:val="00C437D2"/>
    <w:rsid w:val="00C442A3"/>
    <w:rsid w:val="00C45C0B"/>
    <w:rsid w:val="00C4679C"/>
    <w:rsid w:val="00C47221"/>
    <w:rsid w:val="00C50CE3"/>
    <w:rsid w:val="00C513D9"/>
    <w:rsid w:val="00C51488"/>
    <w:rsid w:val="00C528E6"/>
    <w:rsid w:val="00C52BD3"/>
    <w:rsid w:val="00C52C42"/>
    <w:rsid w:val="00C53630"/>
    <w:rsid w:val="00C53656"/>
    <w:rsid w:val="00C53E92"/>
    <w:rsid w:val="00C54269"/>
    <w:rsid w:val="00C54313"/>
    <w:rsid w:val="00C5595F"/>
    <w:rsid w:val="00C56B10"/>
    <w:rsid w:val="00C56DC4"/>
    <w:rsid w:val="00C574DA"/>
    <w:rsid w:val="00C60232"/>
    <w:rsid w:val="00C60664"/>
    <w:rsid w:val="00C613BE"/>
    <w:rsid w:val="00C614B9"/>
    <w:rsid w:val="00C615C3"/>
    <w:rsid w:val="00C61B7C"/>
    <w:rsid w:val="00C6218D"/>
    <w:rsid w:val="00C6282F"/>
    <w:rsid w:val="00C633F6"/>
    <w:rsid w:val="00C640FB"/>
    <w:rsid w:val="00C64E06"/>
    <w:rsid w:val="00C64F9C"/>
    <w:rsid w:val="00C654B7"/>
    <w:rsid w:val="00C65931"/>
    <w:rsid w:val="00C66188"/>
    <w:rsid w:val="00C6637B"/>
    <w:rsid w:val="00C665E4"/>
    <w:rsid w:val="00C6661C"/>
    <w:rsid w:val="00C66B54"/>
    <w:rsid w:val="00C66C79"/>
    <w:rsid w:val="00C66D4E"/>
    <w:rsid w:val="00C66ED0"/>
    <w:rsid w:val="00C6724F"/>
    <w:rsid w:val="00C6751A"/>
    <w:rsid w:val="00C67E95"/>
    <w:rsid w:val="00C7001D"/>
    <w:rsid w:val="00C7014F"/>
    <w:rsid w:val="00C704C6"/>
    <w:rsid w:val="00C704D0"/>
    <w:rsid w:val="00C7090C"/>
    <w:rsid w:val="00C70BBF"/>
    <w:rsid w:val="00C70C9A"/>
    <w:rsid w:val="00C7189D"/>
    <w:rsid w:val="00C71A2C"/>
    <w:rsid w:val="00C71B77"/>
    <w:rsid w:val="00C7216D"/>
    <w:rsid w:val="00C72863"/>
    <w:rsid w:val="00C72CD6"/>
    <w:rsid w:val="00C72CDF"/>
    <w:rsid w:val="00C73094"/>
    <w:rsid w:val="00C7345A"/>
    <w:rsid w:val="00C737DE"/>
    <w:rsid w:val="00C73956"/>
    <w:rsid w:val="00C73A4E"/>
    <w:rsid w:val="00C7492F"/>
    <w:rsid w:val="00C74DBC"/>
    <w:rsid w:val="00C74F5C"/>
    <w:rsid w:val="00C75006"/>
    <w:rsid w:val="00C757E7"/>
    <w:rsid w:val="00C75A58"/>
    <w:rsid w:val="00C75BC3"/>
    <w:rsid w:val="00C75C41"/>
    <w:rsid w:val="00C75EC9"/>
    <w:rsid w:val="00C75ECB"/>
    <w:rsid w:val="00C763B4"/>
    <w:rsid w:val="00C76F32"/>
    <w:rsid w:val="00C76FAF"/>
    <w:rsid w:val="00C77165"/>
    <w:rsid w:val="00C77632"/>
    <w:rsid w:val="00C77A26"/>
    <w:rsid w:val="00C77D4B"/>
    <w:rsid w:val="00C80209"/>
    <w:rsid w:val="00C802CC"/>
    <w:rsid w:val="00C803F2"/>
    <w:rsid w:val="00C80429"/>
    <w:rsid w:val="00C80639"/>
    <w:rsid w:val="00C80A0B"/>
    <w:rsid w:val="00C80AF0"/>
    <w:rsid w:val="00C80BD8"/>
    <w:rsid w:val="00C80CEE"/>
    <w:rsid w:val="00C80F8C"/>
    <w:rsid w:val="00C810C4"/>
    <w:rsid w:val="00C812A9"/>
    <w:rsid w:val="00C81390"/>
    <w:rsid w:val="00C816F7"/>
    <w:rsid w:val="00C82662"/>
    <w:rsid w:val="00C82BAC"/>
    <w:rsid w:val="00C836C4"/>
    <w:rsid w:val="00C84B77"/>
    <w:rsid w:val="00C84C9B"/>
    <w:rsid w:val="00C859A5"/>
    <w:rsid w:val="00C85A20"/>
    <w:rsid w:val="00C864DB"/>
    <w:rsid w:val="00C86BF9"/>
    <w:rsid w:val="00C87855"/>
    <w:rsid w:val="00C901F6"/>
    <w:rsid w:val="00C9026A"/>
    <w:rsid w:val="00C90742"/>
    <w:rsid w:val="00C90BB2"/>
    <w:rsid w:val="00C90DF8"/>
    <w:rsid w:val="00C91054"/>
    <w:rsid w:val="00C91346"/>
    <w:rsid w:val="00C92FA4"/>
    <w:rsid w:val="00C92FB6"/>
    <w:rsid w:val="00C931F5"/>
    <w:rsid w:val="00C93321"/>
    <w:rsid w:val="00C942F1"/>
    <w:rsid w:val="00C94584"/>
    <w:rsid w:val="00C946D6"/>
    <w:rsid w:val="00C949FD"/>
    <w:rsid w:val="00C94B5F"/>
    <w:rsid w:val="00C94BAF"/>
    <w:rsid w:val="00C94F13"/>
    <w:rsid w:val="00C9559D"/>
    <w:rsid w:val="00C959E8"/>
    <w:rsid w:val="00C95C6B"/>
    <w:rsid w:val="00C96B05"/>
    <w:rsid w:val="00C96F6A"/>
    <w:rsid w:val="00C97225"/>
    <w:rsid w:val="00C97497"/>
    <w:rsid w:val="00C97AEC"/>
    <w:rsid w:val="00C97CED"/>
    <w:rsid w:val="00C97EFF"/>
    <w:rsid w:val="00CA03C3"/>
    <w:rsid w:val="00CA0B27"/>
    <w:rsid w:val="00CA0E87"/>
    <w:rsid w:val="00CA0EB4"/>
    <w:rsid w:val="00CA133D"/>
    <w:rsid w:val="00CA17EB"/>
    <w:rsid w:val="00CA1921"/>
    <w:rsid w:val="00CA1BA9"/>
    <w:rsid w:val="00CA1BF4"/>
    <w:rsid w:val="00CA1DE2"/>
    <w:rsid w:val="00CA2E18"/>
    <w:rsid w:val="00CA310D"/>
    <w:rsid w:val="00CA34A9"/>
    <w:rsid w:val="00CA4331"/>
    <w:rsid w:val="00CA4A8A"/>
    <w:rsid w:val="00CA4B43"/>
    <w:rsid w:val="00CA4CFD"/>
    <w:rsid w:val="00CA51D4"/>
    <w:rsid w:val="00CA56A9"/>
    <w:rsid w:val="00CA57B0"/>
    <w:rsid w:val="00CA58E5"/>
    <w:rsid w:val="00CA5FF3"/>
    <w:rsid w:val="00CA67AA"/>
    <w:rsid w:val="00CA6829"/>
    <w:rsid w:val="00CA68C7"/>
    <w:rsid w:val="00CA6B43"/>
    <w:rsid w:val="00CA6CA5"/>
    <w:rsid w:val="00CA6F2E"/>
    <w:rsid w:val="00CA6FB9"/>
    <w:rsid w:val="00CA79E6"/>
    <w:rsid w:val="00CA7F1A"/>
    <w:rsid w:val="00CA7F4D"/>
    <w:rsid w:val="00CB0157"/>
    <w:rsid w:val="00CB0208"/>
    <w:rsid w:val="00CB0457"/>
    <w:rsid w:val="00CB047D"/>
    <w:rsid w:val="00CB04D6"/>
    <w:rsid w:val="00CB0A0D"/>
    <w:rsid w:val="00CB0EE0"/>
    <w:rsid w:val="00CB1D09"/>
    <w:rsid w:val="00CB237C"/>
    <w:rsid w:val="00CB250B"/>
    <w:rsid w:val="00CB2540"/>
    <w:rsid w:val="00CB2BA4"/>
    <w:rsid w:val="00CB2EB1"/>
    <w:rsid w:val="00CB3295"/>
    <w:rsid w:val="00CB368D"/>
    <w:rsid w:val="00CB3F39"/>
    <w:rsid w:val="00CB3FD0"/>
    <w:rsid w:val="00CB4328"/>
    <w:rsid w:val="00CB4479"/>
    <w:rsid w:val="00CB4C1F"/>
    <w:rsid w:val="00CB532E"/>
    <w:rsid w:val="00CB537A"/>
    <w:rsid w:val="00CB57B7"/>
    <w:rsid w:val="00CB5B73"/>
    <w:rsid w:val="00CB6401"/>
    <w:rsid w:val="00CB67BB"/>
    <w:rsid w:val="00CB7358"/>
    <w:rsid w:val="00CB7591"/>
    <w:rsid w:val="00CB7AA2"/>
    <w:rsid w:val="00CB7C83"/>
    <w:rsid w:val="00CC03EE"/>
    <w:rsid w:val="00CC0DB0"/>
    <w:rsid w:val="00CC10A3"/>
    <w:rsid w:val="00CC1441"/>
    <w:rsid w:val="00CC1B67"/>
    <w:rsid w:val="00CC2F5C"/>
    <w:rsid w:val="00CC37B9"/>
    <w:rsid w:val="00CC40B5"/>
    <w:rsid w:val="00CC40C1"/>
    <w:rsid w:val="00CC4847"/>
    <w:rsid w:val="00CC4A9A"/>
    <w:rsid w:val="00CC4B06"/>
    <w:rsid w:val="00CC55D5"/>
    <w:rsid w:val="00CC58CE"/>
    <w:rsid w:val="00CC5BF4"/>
    <w:rsid w:val="00CC5D8C"/>
    <w:rsid w:val="00CC5F39"/>
    <w:rsid w:val="00CC663A"/>
    <w:rsid w:val="00CC6901"/>
    <w:rsid w:val="00CC6F42"/>
    <w:rsid w:val="00CC6F6E"/>
    <w:rsid w:val="00CC706E"/>
    <w:rsid w:val="00CC738D"/>
    <w:rsid w:val="00CC7E08"/>
    <w:rsid w:val="00CD04C0"/>
    <w:rsid w:val="00CD09C2"/>
    <w:rsid w:val="00CD0A67"/>
    <w:rsid w:val="00CD133D"/>
    <w:rsid w:val="00CD16C5"/>
    <w:rsid w:val="00CD233C"/>
    <w:rsid w:val="00CD256A"/>
    <w:rsid w:val="00CD26E8"/>
    <w:rsid w:val="00CD2FF1"/>
    <w:rsid w:val="00CD302F"/>
    <w:rsid w:val="00CD30CD"/>
    <w:rsid w:val="00CD39AB"/>
    <w:rsid w:val="00CD3C67"/>
    <w:rsid w:val="00CD3C9B"/>
    <w:rsid w:val="00CD449D"/>
    <w:rsid w:val="00CD5C2A"/>
    <w:rsid w:val="00CD5DEB"/>
    <w:rsid w:val="00CD649D"/>
    <w:rsid w:val="00CD68D7"/>
    <w:rsid w:val="00CD68DB"/>
    <w:rsid w:val="00CD6D0F"/>
    <w:rsid w:val="00CD728A"/>
    <w:rsid w:val="00CD73FB"/>
    <w:rsid w:val="00CD74D6"/>
    <w:rsid w:val="00CD7A2A"/>
    <w:rsid w:val="00CD7EE5"/>
    <w:rsid w:val="00CE00EF"/>
    <w:rsid w:val="00CE0582"/>
    <w:rsid w:val="00CE109E"/>
    <w:rsid w:val="00CE13B1"/>
    <w:rsid w:val="00CE322A"/>
    <w:rsid w:val="00CE43D2"/>
    <w:rsid w:val="00CE51C8"/>
    <w:rsid w:val="00CE553F"/>
    <w:rsid w:val="00CE5ACD"/>
    <w:rsid w:val="00CE5BFC"/>
    <w:rsid w:val="00CE6C58"/>
    <w:rsid w:val="00CE6D9B"/>
    <w:rsid w:val="00CE6F15"/>
    <w:rsid w:val="00CE77F3"/>
    <w:rsid w:val="00CF018F"/>
    <w:rsid w:val="00CF0AD7"/>
    <w:rsid w:val="00CF15CA"/>
    <w:rsid w:val="00CF1765"/>
    <w:rsid w:val="00CF28FE"/>
    <w:rsid w:val="00CF452D"/>
    <w:rsid w:val="00CF4583"/>
    <w:rsid w:val="00CF47FE"/>
    <w:rsid w:val="00CF59E6"/>
    <w:rsid w:val="00CF6035"/>
    <w:rsid w:val="00CF6111"/>
    <w:rsid w:val="00CF632A"/>
    <w:rsid w:val="00CF6847"/>
    <w:rsid w:val="00CF6921"/>
    <w:rsid w:val="00CF6DAD"/>
    <w:rsid w:val="00CF7525"/>
    <w:rsid w:val="00CF7C5C"/>
    <w:rsid w:val="00D00203"/>
    <w:rsid w:val="00D00FC8"/>
    <w:rsid w:val="00D0109E"/>
    <w:rsid w:val="00D01277"/>
    <w:rsid w:val="00D01370"/>
    <w:rsid w:val="00D01F02"/>
    <w:rsid w:val="00D01FCE"/>
    <w:rsid w:val="00D02312"/>
    <w:rsid w:val="00D02473"/>
    <w:rsid w:val="00D024A3"/>
    <w:rsid w:val="00D027AF"/>
    <w:rsid w:val="00D027B9"/>
    <w:rsid w:val="00D02DEB"/>
    <w:rsid w:val="00D032E3"/>
    <w:rsid w:val="00D03563"/>
    <w:rsid w:val="00D03759"/>
    <w:rsid w:val="00D04207"/>
    <w:rsid w:val="00D04228"/>
    <w:rsid w:val="00D044CB"/>
    <w:rsid w:val="00D04B56"/>
    <w:rsid w:val="00D0534D"/>
    <w:rsid w:val="00D055AD"/>
    <w:rsid w:val="00D0571A"/>
    <w:rsid w:val="00D059D2"/>
    <w:rsid w:val="00D062DF"/>
    <w:rsid w:val="00D0686D"/>
    <w:rsid w:val="00D06AC0"/>
    <w:rsid w:val="00D06F89"/>
    <w:rsid w:val="00D073BF"/>
    <w:rsid w:val="00D0757B"/>
    <w:rsid w:val="00D07EDF"/>
    <w:rsid w:val="00D10485"/>
    <w:rsid w:val="00D10BEC"/>
    <w:rsid w:val="00D10D5A"/>
    <w:rsid w:val="00D10DB1"/>
    <w:rsid w:val="00D11256"/>
    <w:rsid w:val="00D11327"/>
    <w:rsid w:val="00D1148F"/>
    <w:rsid w:val="00D114DA"/>
    <w:rsid w:val="00D11691"/>
    <w:rsid w:val="00D11814"/>
    <w:rsid w:val="00D120C7"/>
    <w:rsid w:val="00D122DF"/>
    <w:rsid w:val="00D1267B"/>
    <w:rsid w:val="00D12967"/>
    <w:rsid w:val="00D129E5"/>
    <w:rsid w:val="00D13214"/>
    <w:rsid w:val="00D13352"/>
    <w:rsid w:val="00D134D2"/>
    <w:rsid w:val="00D139B2"/>
    <w:rsid w:val="00D13AC3"/>
    <w:rsid w:val="00D14035"/>
    <w:rsid w:val="00D14395"/>
    <w:rsid w:val="00D1450F"/>
    <w:rsid w:val="00D1460D"/>
    <w:rsid w:val="00D14B42"/>
    <w:rsid w:val="00D14FC1"/>
    <w:rsid w:val="00D15154"/>
    <w:rsid w:val="00D15683"/>
    <w:rsid w:val="00D15756"/>
    <w:rsid w:val="00D15AC2"/>
    <w:rsid w:val="00D15DEB"/>
    <w:rsid w:val="00D165A5"/>
    <w:rsid w:val="00D166BC"/>
    <w:rsid w:val="00D16DE3"/>
    <w:rsid w:val="00D17327"/>
    <w:rsid w:val="00D2071E"/>
    <w:rsid w:val="00D20F68"/>
    <w:rsid w:val="00D213B4"/>
    <w:rsid w:val="00D21ABB"/>
    <w:rsid w:val="00D21BE3"/>
    <w:rsid w:val="00D21C37"/>
    <w:rsid w:val="00D21E19"/>
    <w:rsid w:val="00D22743"/>
    <w:rsid w:val="00D2295F"/>
    <w:rsid w:val="00D233C1"/>
    <w:rsid w:val="00D235C7"/>
    <w:rsid w:val="00D239A6"/>
    <w:rsid w:val="00D240CC"/>
    <w:rsid w:val="00D24809"/>
    <w:rsid w:val="00D2507D"/>
    <w:rsid w:val="00D251CD"/>
    <w:rsid w:val="00D25200"/>
    <w:rsid w:val="00D259D7"/>
    <w:rsid w:val="00D25B89"/>
    <w:rsid w:val="00D2640F"/>
    <w:rsid w:val="00D265DA"/>
    <w:rsid w:val="00D26806"/>
    <w:rsid w:val="00D2734C"/>
    <w:rsid w:val="00D27461"/>
    <w:rsid w:val="00D27512"/>
    <w:rsid w:val="00D276E8"/>
    <w:rsid w:val="00D2779A"/>
    <w:rsid w:val="00D27C53"/>
    <w:rsid w:val="00D27CAC"/>
    <w:rsid w:val="00D305F4"/>
    <w:rsid w:val="00D30953"/>
    <w:rsid w:val="00D30C71"/>
    <w:rsid w:val="00D30DD2"/>
    <w:rsid w:val="00D30DE8"/>
    <w:rsid w:val="00D31339"/>
    <w:rsid w:val="00D3167C"/>
    <w:rsid w:val="00D32180"/>
    <w:rsid w:val="00D322E8"/>
    <w:rsid w:val="00D327F7"/>
    <w:rsid w:val="00D32CB3"/>
    <w:rsid w:val="00D33266"/>
    <w:rsid w:val="00D3368B"/>
    <w:rsid w:val="00D3387F"/>
    <w:rsid w:val="00D33B5C"/>
    <w:rsid w:val="00D33D76"/>
    <w:rsid w:val="00D34079"/>
    <w:rsid w:val="00D34A8E"/>
    <w:rsid w:val="00D35053"/>
    <w:rsid w:val="00D3560E"/>
    <w:rsid w:val="00D35900"/>
    <w:rsid w:val="00D35F1C"/>
    <w:rsid w:val="00D362B0"/>
    <w:rsid w:val="00D369FC"/>
    <w:rsid w:val="00D36CE7"/>
    <w:rsid w:val="00D36D4B"/>
    <w:rsid w:val="00D36FB2"/>
    <w:rsid w:val="00D375A5"/>
    <w:rsid w:val="00D37778"/>
    <w:rsid w:val="00D37919"/>
    <w:rsid w:val="00D37C37"/>
    <w:rsid w:val="00D408F0"/>
    <w:rsid w:val="00D41746"/>
    <w:rsid w:val="00D417A4"/>
    <w:rsid w:val="00D429C5"/>
    <w:rsid w:val="00D42F77"/>
    <w:rsid w:val="00D432A6"/>
    <w:rsid w:val="00D4362A"/>
    <w:rsid w:val="00D436C5"/>
    <w:rsid w:val="00D43CA4"/>
    <w:rsid w:val="00D443C6"/>
    <w:rsid w:val="00D44476"/>
    <w:rsid w:val="00D4454C"/>
    <w:rsid w:val="00D4534C"/>
    <w:rsid w:val="00D45369"/>
    <w:rsid w:val="00D453A0"/>
    <w:rsid w:val="00D4565A"/>
    <w:rsid w:val="00D456EC"/>
    <w:rsid w:val="00D46368"/>
    <w:rsid w:val="00D4651F"/>
    <w:rsid w:val="00D47076"/>
    <w:rsid w:val="00D470F0"/>
    <w:rsid w:val="00D476BB"/>
    <w:rsid w:val="00D47820"/>
    <w:rsid w:val="00D47D68"/>
    <w:rsid w:val="00D5013C"/>
    <w:rsid w:val="00D50396"/>
    <w:rsid w:val="00D50761"/>
    <w:rsid w:val="00D50D66"/>
    <w:rsid w:val="00D512B5"/>
    <w:rsid w:val="00D51F9D"/>
    <w:rsid w:val="00D525EE"/>
    <w:rsid w:val="00D52A61"/>
    <w:rsid w:val="00D530A8"/>
    <w:rsid w:val="00D53127"/>
    <w:rsid w:val="00D5375B"/>
    <w:rsid w:val="00D53D2E"/>
    <w:rsid w:val="00D54F5C"/>
    <w:rsid w:val="00D553C9"/>
    <w:rsid w:val="00D55408"/>
    <w:rsid w:val="00D5570B"/>
    <w:rsid w:val="00D55734"/>
    <w:rsid w:val="00D55F3C"/>
    <w:rsid w:val="00D5604E"/>
    <w:rsid w:val="00D56280"/>
    <w:rsid w:val="00D567B4"/>
    <w:rsid w:val="00D57AC3"/>
    <w:rsid w:val="00D60069"/>
    <w:rsid w:val="00D60086"/>
    <w:rsid w:val="00D601E4"/>
    <w:rsid w:val="00D60A86"/>
    <w:rsid w:val="00D60CA6"/>
    <w:rsid w:val="00D60CE3"/>
    <w:rsid w:val="00D60D94"/>
    <w:rsid w:val="00D60F27"/>
    <w:rsid w:val="00D611FF"/>
    <w:rsid w:val="00D6150D"/>
    <w:rsid w:val="00D61BB8"/>
    <w:rsid w:val="00D6244B"/>
    <w:rsid w:val="00D62977"/>
    <w:rsid w:val="00D62A6E"/>
    <w:rsid w:val="00D62EBB"/>
    <w:rsid w:val="00D62FB5"/>
    <w:rsid w:val="00D63472"/>
    <w:rsid w:val="00D6355B"/>
    <w:rsid w:val="00D63618"/>
    <w:rsid w:val="00D63E53"/>
    <w:rsid w:val="00D63E98"/>
    <w:rsid w:val="00D64119"/>
    <w:rsid w:val="00D64363"/>
    <w:rsid w:val="00D64655"/>
    <w:rsid w:val="00D64C8F"/>
    <w:rsid w:val="00D65017"/>
    <w:rsid w:val="00D65CB4"/>
    <w:rsid w:val="00D65F64"/>
    <w:rsid w:val="00D6645D"/>
    <w:rsid w:val="00D664DE"/>
    <w:rsid w:val="00D667E0"/>
    <w:rsid w:val="00D668FB"/>
    <w:rsid w:val="00D6748A"/>
    <w:rsid w:val="00D67A9C"/>
    <w:rsid w:val="00D67BAF"/>
    <w:rsid w:val="00D70911"/>
    <w:rsid w:val="00D70BB5"/>
    <w:rsid w:val="00D712A2"/>
    <w:rsid w:val="00D7220E"/>
    <w:rsid w:val="00D72B5B"/>
    <w:rsid w:val="00D730B0"/>
    <w:rsid w:val="00D7322E"/>
    <w:rsid w:val="00D73476"/>
    <w:rsid w:val="00D73A8D"/>
    <w:rsid w:val="00D73E04"/>
    <w:rsid w:val="00D74091"/>
    <w:rsid w:val="00D74223"/>
    <w:rsid w:val="00D744C2"/>
    <w:rsid w:val="00D7494D"/>
    <w:rsid w:val="00D74A09"/>
    <w:rsid w:val="00D74CCA"/>
    <w:rsid w:val="00D74D6B"/>
    <w:rsid w:val="00D74DC6"/>
    <w:rsid w:val="00D75134"/>
    <w:rsid w:val="00D755BC"/>
    <w:rsid w:val="00D75B19"/>
    <w:rsid w:val="00D76048"/>
    <w:rsid w:val="00D761AC"/>
    <w:rsid w:val="00D7688E"/>
    <w:rsid w:val="00D7743D"/>
    <w:rsid w:val="00D7761A"/>
    <w:rsid w:val="00D77B8F"/>
    <w:rsid w:val="00D8032F"/>
    <w:rsid w:val="00D806B3"/>
    <w:rsid w:val="00D80A85"/>
    <w:rsid w:val="00D811DA"/>
    <w:rsid w:val="00D81693"/>
    <w:rsid w:val="00D81D41"/>
    <w:rsid w:val="00D81E58"/>
    <w:rsid w:val="00D820A4"/>
    <w:rsid w:val="00D823D9"/>
    <w:rsid w:val="00D82406"/>
    <w:rsid w:val="00D8273E"/>
    <w:rsid w:val="00D82964"/>
    <w:rsid w:val="00D83209"/>
    <w:rsid w:val="00D83306"/>
    <w:rsid w:val="00D834AA"/>
    <w:rsid w:val="00D83664"/>
    <w:rsid w:val="00D83D47"/>
    <w:rsid w:val="00D84A50"/>
    <w:rsid w:val="00D84C2C"/>
    <w:rsid w:val="00D858FE"/>
    <w:rsid w:val="00D86425"/>
    <w:rsid w:val="00D864E3"/>
    <w:rsid w:val="00D86620"/>
    <w:rsid w:val="00D86721"/>
    <w:rsid w:val="00D86AD9"/>
    <w:rsid w:val="00D86BF2"/>
    <w:rsid w:val="00D8722B"/>
    <w:rsid w:val="00D87607"/>
    <w:rsid w:val="00D87816"/>
    <w:rsid w:val="00D87856"/>
    <w:rsid w:val="00D878BC"/>
    <w:rsid w:val="00D87A03"/>
    <w:rsid w:val="00D87B34"/>
    <w:rsid w:val="00D87DBF"/>
    <w:rsid w:val="00D87E26"/>
    <w:rsid w:val="00D9032B"/>
    <w:rsid w:val="00D90893"/>
    <w:rsid w:val="00D90AF0"/>
    <w:rsid w:val="00D916CF"/>
    <w:rsid w:val="00D9179E"/>
    <w:rsid w:val="00D9181E"/>
    <w:rsid w:val="00D91C4F"/>
    <w:rsid w:val="00D92219"/>
    <w:rsid w:val="00D9261D"/>
    <w:rsid w:val="00D9286D"/>
    <w:rsid w:val="00D92CCC"/>
    <w:rsid w:val="00D93073"/>
    <w:rsid w:val="00D93660"/>
    <w:rsid w:val="00D937F5"/>
    <w:rsid w:val="00D948F8"/>
    <w:rsid w:val="00D94B97"/>
    <w:rsid w:val="00D95A96"/>
    <w:rsid w:val="00D95C79"/>
    <w:rsid w:val="00D95FAE"/>
    <w:rsid w:val="00D960EB"/>
    <w:rsid w:val="00D9635C"/>
    <w:rsid w:val="00D966E2"/>
    <w:rsid w:val="00D968BE"/>
    <w:rsid w:val="00D97128"/>
    <w:rsid w:val="00D97335"/>
    <w:rsid w:val="00D97787"/>
    <w:rsid w:val="00D97929"/>
    <w:rsid w:val="00D97BAF"/>
    <w:rsid w:val="00D97FD2"/>
    <w:rsid w:val="00D97FDE"/>
    <w:rsid w:val="00DA041C"/>
    <w:rsid w:val="00DA06EC"/>
    <w:rsid w:val="00DA11DF"/>
    <w:rsid w:val="00DA1254"/>
    <w:rsid w:val="00DA1520"/>
    <w:rsid w:val="00DA1990"/>
    <w:rsid w:val="00DA3017"/>
    <w:rsid w:val="00DA3095"/>
    <w:rsid w:val="00DA3818"/>
    <w:rsid w:val="00DA3980"/>
    <w:rsid w:val="00DA3AA2"/>
    <w:rsid w:val="00DA3B3B"/>
    <w:rsid w:val="00DA4190"/>
    <w:rsid w:val="00DA442D"/>
    <w:rsid w:val="00DA4873"/>
    <w:rsid w:val="00DA4C1D"/>
    <w:rsid w:val="00DA4E11"/>
    <w:rsid w:val="00DA4E50"/>
    <w:rsid w:val="00DA5626"/>
    <w:rsid w:val="00DA5740"/>
    <w:rsid w:val="00DA5876"/>
    <w:rsid w:val="00DA587D"/>
    <w:rsid w:val="00DA58E5"/>
    <w:rsid w:val="00DA65C1"/>
    <w:rsid w:val="00DA6E1D"/>
    <w:rsid w:val="00DA72D6"/>
    <w:rsid w:val="00DB0087"/>
    <w:rsid w:val="00DB03F7"/>
    <w:rsid w:val="00DB0780"/>
    <w:rsid w:val="00DB0D38"/>
    <w:rsid w:val="00DB1BC1"/>
    <w:rsid w:val="00DB1C0C"/>
    <w:rsid w:val="00DB1F0E"/>
    <w:rsid w:val="00DB2071"/>
    <w:rsid w:val="00DB2467"/>
    <w:rsid w:val="00DB2770"/>
    <w:rsid w:val="00DB2F11"/>
    <w:rsid w:val="00DB385A"/>
    <w:rsid w:val="00DB3871"/>
    <w:rsid w:val="00DB3EF8"/>
    <w:rsid w:val="00DB427C"/>
    <w:rsid w:val="00DB468A"/>
    <w:rsid w:val="00DB5196"/>
    <w:rsid w:val="00DB5EAF"/>
    <w:rsid w:val="00DB604E"/>
    <w:rsid w:val="00DB6204"/>
    <w:rsid w:val="00DB62DE"/>
    <w:rsid w:val="00DB6FC1"/>
    <w:rsid w:val="00DB76C4"/>
    <w:rsid w:val="00DB77C2"/>
    <w:rsid w:val="00DC01D0"/>
    <w:rsid w:val="00DC041E"/>
    <w:rsid w:val="00DC0604"/>
    <w:rsid w:val="00DC0790"/>
    <w:rsid w:val="00DC1279"/>
    <w:rsid w:val="00DC1412"/>
    <w:rsid w:val="00DC1746"/>
    <w:rsid w:val="00DC18DE"/>
    <w:rsid w:val="00DC1B8C"/>
    <w:rsid w:val="00DC1DF9"/>
    <w:rsid w:val="00DC2188"/>
    <w:rsid w:val="00DC22CA"/>
    <w:rsid w:val="00DC2708"/>
    <w:rsid w:val="00DC2A52"/>
    <w:rsid w:val="00DC2F9F"/>
    <w:rsid w:val="00DC39D2"/>
    <w:rsid w:val="00DC4119"/>
    <w:rsid w:val="00DC41CC"/>
    <w:rsid w:val="00DC42AF"/>
    <w:rsid w:val="00DC470A"/>
    <w:rsid w:val="00DC474E"/>
    <w:rsid w:val="00DC4D95"/>
    <w:rsid w:val="00DC536A"/>
    <w:rsid w:val="00DC5CD8"/>
    <w:rsid w:val="00DC635C"/>
    <w:rsid w:val="00DC6738"/>
    <w:rsid w:val="00DC6C26"/>
    <w:rsid w:val="00DD05CA"/>
    <w:rsid w:val="00DD0882"/>
    <w:rsid w:val="00DD209D"/>
    <w:rsid w:val="00DD231B"/>
    <w:rsid w:val="00DD2472"/>
    <w:rsid w:val="00DD2BE2"/>
    <w:rsid w:val="00DD30DF"/>
    <w:rsid w:val="00DD347F"/>
    <w:rsid w:val="00DD3ECD"/>
    <w:rsid w:val="00DD4692"/>
    <w:rsid w:val="00DD4923"/>
    <w:rsid w:val="00DD554C"/>
    <w:rsid w:val="00DD567A"/>
    <w:rsid w:val="00DD582A"/>
    <w:rsid w:val="00DD58BB"/>
    <w:rsid w:val="00DD5BD2"/>
    <w:rsid w:val="00DD5DC1"/>
    <w:rsid w:val="00DD68C1"/>
    <w:rsid w:val="00DD7035"/>
    <w:rsid w:val="00DD7456"/>
    <w:rsid w:val="00DD7CC1"/>
    <w:rsid w:val="00DE0224"/>
    <w:rsid w:val="00DE0936"/>
    <w:rsid w:val="00DE0C1F"/>
    <w:rsid w:val="00DE0C5F"/>
    <w:rsid w:val="00DE0E26"/>
    <w:rsid w:val="00DE10B6"/>
    <w:rsid w:val="00DE1477"/>
    <w:rsid w:val="00DE1B5E"/>
    <w:rsid w:val="00DE1C4A"/>
    <w:rsid w:val="00DE209C"/>
    <w:rsid w:val="00DE212E"/>
    <w:rsid w:val="00DE2371"/>
    <w:rsid w:val="00DE263F"/>
    <w:rsid w:val="00DE2671"/>
    <w:rsid w:val="00DE3287"/>
    <w:rsid w:val="00DE32CB"/>
    <w:rsid w:val="00DE3734"/>
    <w:rsid w:val="00DE3851"/>
    <w:rsid w:val="00DE4732"/>
    <w:rsid w:val="00DE4840"/>
    <w:rsid w:val="00DE4ABF"/>
    <w:rsid w:val="00DE5484"/>
    <w:rsid w:val="00DE5AD2"/>
    <w:rsid w:val="00DE643F"/>
    <w:rsid w:val="00DE6669"/>
    <w:rsid w:val="00DE69BB"/>
    <w:rsid w:val="00DE74F4"/>
    <w:rsid w:val="00DE784B"/>
    <w:rsid w:val="00DE7EFD"/>
    <w:rsid w:val="00DF0597"/>
    <w:rsid w:val="00DF08A4"/>
    <w:rsid w:val="00DF0DA8"/>
    <w:rsid w:val="00DF10EF"/>
    <w:rsid w:val="00DF18C8"/>
    <w:rsid w:val="00DF1C14"/>
    <w:rsid w:val="00DF206A"/>
    <w:rsid w:val="00DF2096"/>
    <w:rsid w:val="00DF29BC"/>
    <w:rsid w:val="00DF32B6"/>
    <w:rsid w:val="00DF349B"/>
    <w:rsid w:val="00DF3B1F"/>
    <w:rsid w:val="00DF4022"/>
    <w:rsid w:val="00DF41E4"/>
    <w:rsid w:val="00DF4AFE"/>
    <w:rsid w:val="00DF4C4C"/>
    <w:rsid w:val="00DF540F"/>
    <w:rsid w:val="00DF584D"/>
    <w:rsid w:val="00DF597A"/>
    <w:rsid w:val="00DF5A9B"/>
    <w:rsid w:val="00DF5E69"/>
    <w:rsid w:val="00DF6609"/>
    <w:rsid w:val="00DF6B0A"/>
    <w:rsid w:val="00DF744D"/>
    <w:rsid w:val="00DF7670"/>
    <w:rsid w:val="00DF7BBE"/>
    <w:rsid w:val="00DF7BEA"/>
    <w:rsid w:val="00DF7C11"/>
    <w:rsid w:val="00E00109"/>
    <w:rsid w:val="00E00219"/>
    <w:rsid w:val="00E00698"/>
    <w:rsid w:val="00E009C3"/>
    <w:rsid w:val="00E00F80"/>
    <w:rsid w:val="00E018A3"/>
    <w:rsid w:val="00E019EB"/>
    <w:rsid w:val="00E01A37"/>
    <w:rsid w:val="00E01C08"/>
    <w:rsid w:val="00E0235F"/>
    <w:rsid w:val="00E03838"/>
    <w:rsid w:val="00E03BC7"/>
    <w:rsid w:val="00E03DC7"/>
    <w:rsid w:val="00E0473B"/>
    <w:rsid w:val="00E047FB"/>
    <w:rsid w:val="00E04CA6"/>
    <w:rsid w:val="00E058EF"/>
    <w:rsid w:val="00E05D23"/>
    <w:rsid w:val="00E061A5"/>
    <w:rsid w:val="00E06E0F"/>
    <w:rsid w:val="00E10348"/>
    <w:rsid w:val="00E11057"/>
    <w:rsid w:val="00E11463"/>
    <w:rsid w:val="00E11691"/>
    <w:rsid w:val="00E1186F"/>
    <w:rsid w:val="00E11A1B"/>
    <w:rsid w:val="00E11A89"/>
    <w:rsid w:val="00E11BF8"/>
    <w:rsid w:val="00E11C48"/>
    <w:rsid w:val="00E11D3D"/>
    <w:rsid w:val="00E12829"/>
    <w:rsid w:val="00E12D7C"/>
    <w:rsid w:val="00E13519"/>
    <w:rsid w:val="00E135EE"/>
    <w:rsid w:val="00E139BC"/>
    <w:rsid w:val="00E13BE8"/>
    <w:rsid w:val="00E13C71"/>
    <w:rsid w:val="00E14007"/>
    <w:rsid w:val="00E1412A"/>
    <w:rsid w:val="00E142EA"/>
    <w:rsid w:val="00E1440B"/>
    <w:rsid w:val="00E144FB"/>
    <w:rsid w:val="00E147AA"/>
    <w:rsid w:val="00E14B25"/>
    <w:rsid w:val="00E1504D"/>
    <w:rsid w:val="00E15145"/>
    <w:rsid w:val="00E15158"/>
    <w:rsid w:val="00E16077"/>
    <w:rsid w:val="00E16E98"/>
    <w:rsid w:val="00E16F81"/>
    <w:rsid w:val="00E1791D"/>
    <w:rsid w:val="00E17A39"/>
    <w:rsid w:val="00E17B09"/>
    <w:rsid w:val="00E17B49"/>
    <w:rsid w:val="00E200F1"/>
    <w:rsid w:val="00E203C2"/>
    <w:rsid w:val="00E20AC7"/>
    <w:rsid w:val="00E219C7"/>
    <w:rsid w:val="00E219CC"/>
    <w:rsid w:val="00E21B2D"/>
    <w:rsid w:val="00E222A8"/>
    <w:rsid w:val="00E2232D"/>
    <w:rsid w:val="00E22BB7"/>
    <w:rsid w:val="00E230E9"/>
    <w:rsid w:val="00E23AAA"/>
    <w:rsid w:val="00E24C9F"/>
    <w:rsid w:val="00E258DD"/>
    <w:rsid w:val="00E25B0C"/>
    <w:rsid w:val="00E2601F"/>
    <w:rsid w:val="00E2635C"/>
    <w:rsid w:val="00E269EC"/>
    <w:rsid w:val="00E26A79"/>
    <w:rsid w:val="00E26ECF"/>
    <w:rsid w:val="00E27223"/>
    <w:rsid w:val="00E30D2E"/>
    <w:rsid w:val="00E31912"/>
    <w:rsid w:val="00E31ADC"/>
    <w:rsid w:val="00E31CB3"/>
    <w:rsid w:val="00E31DAA"/>
    <w:rsid w:val="00E323C0"/>
    <w:rsid w:val="00E323F1"/>
    <w:rsid w:val="00E327D0"/>
    <w:rsid w:val="00E3282D"/>
    <w:rsid w:val="00E32990"/>
    <w:rsid w:val="00E32FF5"/>
    <w:rsid w:val="00E33249"/>
    <w:rsid w:val="00E33A08"/>
    <w:rsid w:val="00E33EE5"/>
    <w:rsid w:val="00E348E6"/>
    <w:rsid w:val="00E34D13"/>
    <w:rsid w:val="00E35179"/>
    <w:rsid w:val="00E35736"/>
    <w:rsid w:val="00E35EC7"/>
    <w:rsid w:val="00E36FBE"/>
    <w:rsid w:val="00E37142"/>
    <w:rsid w:val="00E3740C"/>
    <w:rsid w:val="00E37D2A"/>
    <w:rsid w:val="00E4052C"/>
    <w:rsid w:val="00E41863"/>
    <w:rsid w:val="00E41B14"/>
    <w:rsid w:val="00E41DD1"/>
    <w:rsid w:val="00E41F5F"/>
    <w:rsid w:val="00E428E8"/>
    <w:rsid w:val="00E429BB"/>
    <w:rsid w:val="00E42CA5"/>
    <w:rsid w:val="00E432F5"/>
    <w:rsid w:val="00E437D8"/>
    <w:rsid w:val="00E43E2B"/>
    <w:rsid w:val="00E4422E"/>
    <w:rsid w:val="00E442A4"/>
    <w:rsid w:val="00E445AD"/>
    <w:rsid w:val="00E445E2"/>
    <w:rsid w:val="00E44CF6"/>
    <w:rsid w:val="00E45BFC"/>
    <w:rsid w:val="00E45EAA"/>
    <w:rsid w:val="00E46608"/>
    <w:rsid w:val="00E46C6B"/>
    <w:rsid w:val="00E46F65"/>
    <w:rsid w:val="00E476EE"/>
    <w:rsid w:val="00E47B9C"/>
    <w:rsid w:val="00E47F20"/>
    <w:rsid w:val="00E50174"/>
    <w:rsid w:val="00E50181"/>
    <w:rsid w:val="00E50182"/>
    <w:rsid w:val="00E501F8"/>
    <w:rsid w:val="00E5087D"/>
    <w:rsid w:val="00E50889"/>
    <w:rsid w:val="00E50913"/>
    <w:rsid w:val="00E50BA1"/>
    <w:rsid w:val="00E51235"/>
    <w:rsid w:val="00E51467"/>
    <w:rsid w:val="00E51F66"/>
    <w:rsid w:val="00E52481"/>
    <w:rsid w:val="00E5259E"/>
    <w:rsid w:val="00E52CEE"/>
    <w:rsid w:val="00E532D1"/>
    <w:rsid w:val="00E53624"/>
    <w:rsid w:val="00E543E6"/>
    <w:rsid w:val="00E54E96"/>
    <w:rsid w:val="00E54FE7"/>
    <w:rsid w:val="00E5553D"/>
    <w:rsid w:val="00E55687"/>
    <w:rsid w:val="00E55789"/>
    <w:rsid w:val="00E5595A"/>
    <w:rsid w:val="00E55C78"/>
    <w:rsid w:val="00E56657"/>
    <w:rsid w:val="00E56F4B"/>
    <w:rsid w:val="00E56FBC"/>
    <w:rsid w:val="00E5721B"/>
    <w:rsid w:val="00E5732D"/>
    <w:rsid w:val="00E579DB"/>
    <w:rsid w:val="00E57BF4"/>
    <w:rsid w:val="00E611F1"/>
    <w:rsid w:val="00E61513"/>
    <w:rsid w:val="00E6165C"/>
    <w:rsid w:val="00E61B06"/>
    <w:rsid w:val="00E6260E"/>
    <w:rsid w:val="00E62C10"/>
    <w:rsid w:val="00E62C7B"/>
    <w:rsid w:val="00E62D6D"/>
    <w:rsid w:val="00E62E00"/>
    <w:rsid w:val="00E63059"/>
    <w:rsid w:val="00E63222"/>
    <w:rsid w:val="00E63627"/>
    <w:rsid w:val="00E63A8D"/>
    <w:rsid w:val="00E63C96"/>
    <w:rsid w:val="00E64031"/>
    <w:rsid w:val="00E64F3A"/>
    <w:rsid w:val="00E65089"/>
    <w:rsid w:val="00E66672"/>
    <w:rsid w:val="00E667DB"/>
    <w:rsid w:val="00E67545"/>
    <w:rsid w:val="00E70632"/>
    <w:rsid w:val="00E70653"/>
    <w:rsid w:val="00E70A14"/>
    <w:rsid w:val="00E70C23"/>
    <w:rsid w:val="00E7129F"/>
    <w:rsid w:val="00E71591"/>
    <w:rsid w:val="00E71CC4"/>
    <w:rsid w:val="00E720DF"/>
    <w:rsid w:val="00E7231E"/>
    <w:rsid w:val="00E72769"/>
    <w:rsid w:val="00E72C2D"/>
    <w:rsid w:val="00E732F0"/>
    <w:rsid w:val="00E736D4"/>
    <w:rsid w:val="00E73C36"/>
    <w:rsid w:val="00E73EC4"/>
    <w:rsid w:val="00E73FAE"/>
    <w:rsid w:val="00E7404D"/>
    <w:rsid w:val="00E740C6"/>
    <w:rsid w:val="00E74D8A"/>
    <w:rsid w:val="00E74E54"/>
    <w:rsid w:val="00E750B9"/>
    <w:rsid w:val="00E754DD"/>
    <w:rsid w:val="00E75633"/>
    <w:rsid w:val="00E75BB2"/>
    <w:rsid w:val="00E761E6"/>
    <w:rsid w:val="00E771AC"/>
    <w:rsid w:val="00E7752C"/>
    <w:rsid w:val="00E77680"/>
    <w:rsid w:val="00E800BD"/>
    <w:rsid w:val="00E804F7"/>
    <w:rsid w:val="00E80D05"/>
    <w:rsid w:val="00E8104E"/>
    <w:rsid w:val="00E8153F"/>
    <w:rsid w:val="00E81B3A"/>
    <w:rsid w:val="00E81C8A"/>
    <w:rsid w:val="00E8286E"/>
    <w:rsid w:val="00E8291C"/>
    <w:rsid w:val="00E834F4"/>
    <w:rsid w:val="00E8356B"/>
    <w:rsid w:val="00E83869"/>
    <w:rsid w:val="00E84E3A"/>
    <w:rsid w:val="00E84EA2"/>
    <w:rsid w:val="00E85939"/>
    <w:rsid w:val="00E859C2"/>
    <w:rsid w:val="00E85AE5"/>
    <w:rsid w:val="00E860C1"/>
    <w:rsid w:val="00E86101"/>
    <w:rsid w:val="00E86C09"/>
    <w:rsid w:val="00E86D25"/>
    <w:rsid w:val="00E86D60"/>
    <w:rsid w:val="00E8725F"/>
    <w:rsid w:val="00E8765A"/>
    <w:rsid w:val="00E876D6"/>
    <w:rsid w:val="00E87745"/>
    <w:rsid w:val="00E8796C"/>
    <w:rsid w:val="00E87D33"/>
    <w:rsid w:val="00E90274"/>
    <w:rsid w:val="00E9043F"/>
    <w:rsid w:val="00E90485"/>
    <w:rsid w:val="00E9118F"/>
    <w:rsid w:val="00E91289"/>
    <w:rsid w:val="00E91442"/>
    <w:rsid w:val="00E915BC"/>
    <w:rsid w:val="00E91DD0"/>
    <w:rsid w:val="00E92551"/>
    <w:rsid w:val="00E92D31"/>
    <w:rsid w:val="00E92EC1"/>
    <w:rsid w:val="00E93327"/>
    <w:rsid w:val="00E934B6"/>
    <w:rsid w:val="00E93823"/>
    <w:rsid w:val="00E93BA4"/>
    <w:rsid w:val="00E93C63"/>
    <w:rsid w:val="00E93FBE"/>
    <w:rsid w:val="00E9475E"/>
    <w:rsid w:val="00E950D1"/>
    <w:rsid w:val="00E95DB4"/>
    <w:rsid w:val="00E96158"/>
    <w:rsid w:val="00E9630C"/>
    <w:rsid w:val="00E96C6C"/>
    <w:rsid w:val="00E96D4C"/>
    <w:rsid w:val="00E97B05"/>
    <w:rsid w:val="00E97D57"/>
    <w:rsid w:val="00EA01E1"/>
    <w:rsid w:val="00EA028C"/>
    <w:rsid w:val="00EA028E"/>
    <w:rsid w:val="00EA06EE"/>
    <w:rsid w:val="00EA077C"/>
    <w:rsid w:val="00EA0F61"/>
    <w:rsid w:val="00EA0FD1"/>
    <w:rsid w:val="00EA2151"/>
    <w:rsid w:val="00EA21F3"/>
    <w:rsid w:val="00EA28D2"/>
    <w:rsid w:val="00EA35EB"/>
    <w:rsid w:val="00EA3AB0"/>
    <w:rsid w:val="00EA3BFB"/>
    <w:rsid w:val="00EA3DA2"/>
    <w:rsid w:val="00EA4441"/>
    <w:rsid w:val="00EA4547"/>
    <w:rsid w:val="00EA4705"/>
    <w:rsid w:val="00EA4E34"/>
    <w:rsid w:val="00EA5D07"/>
    <w:rsid w:val="00EA5DFF"/>
    <w:rsid w:val="00EA6C39"/>
    <w:rsid w:val="00EA6FEB"/>
    <w:rsid w:val="00EA71BB"/>
    <w:rsid w:val="00EB0811"/>
    <w:rsid w:val="00EB0AF9"/>
    <w:rsid w:val="00EB0EC4"/>
    <w:rsid w:val="00EB11C1"/>
    <w:rsid w:val="00EB12BD"/>
    <w:rsid w:val="00EB1AD1"/>
    <w:rsid w:val="00EB1F73"/>
    <w:rsid w:val="00EB2440"/>
    <w:rsid w:val="00EB2B94"/>
    <w:rsid w:val="00EB3450"/>
    <w:rsid w:val="00EB3DBE"/>
    <w:rsid w:val="00EB465D"/>
    <w:rsid w:val="00EB4751"/>
    <w:rsid w:val="00EB4829"/>
    <w:rsid w:val="00EB495B"/>
    <w:rsid w:val="00EB4F72"/>
    <w:rsid w:val="00EB4FB3"/>
    <w:rsid w:val="00EB53AA"/>
    <w:rsid w:val="00EB58AA"/>
    <w:rsid w:val="00EB60B2"/>
    <w:rsid w:val="00EB6177"/>
    <w:rsid w:val="00EB6781"/>
    <w:rsid w:val="00EB6DBE"/>
    <w:rsid w:val="00EB751C"/>
    <w:rsid w:val="00EB77D2"/>
    <w:rsid w:val="00EC1331"/>
    <w:rsid w:val="00EC140C"/>
    <w:rsid w:val="00EC159D"/>
    <w:rsid w:val="00EC18A9"/>
    <w:rsid w:val="00EC2F75"/>
    <w:rsid w:val="00EC4231"/>
    <w:rsid w:val="00EC43B6"/>
    <w:rsid w:val="00EC44AD"/>
    <w:rsid w:val="00EC46E4"/>
    <w:rsid w:val="00EC4B4F"/>
    <w:rsid w:val="00EC4D98"/>
    <w:rsid w:val="00EC50CF"/>
    <w:rsid w:val="00EC68EB"/>
    <w:rsid w:val="00EC72FE"/>
    <w:rsid w:val="00EC7341"/>
    <w:rsid w:val="00EC7742"/>
    <w:rsid w:val="00EC79F4"/>
    <w:rsid w:val="00EC7C1A"/>
    <w:rsid w:val="00ED067A"/>
    <w:rsid w:val="00ED0BBA"/>
    <w:rsid w:val="00ED0E8E"/>
    <w:rsid w:val="00ED10CE"/>
    <w:rsid w:val="00ED1700"/>
    <w:rsid w:val="00ED170A"/>
    <w:rsid w:val="00ED25A3"/>
    <w:rsid w:val="00ED28F4"/>
    <w:rsid w:val="00ED391B"/>
    <w:rsid w:val="00ED409B"/>
    <w:rsid w:val="00ED4651"/>
    <w:rsid w:val="00ED4CB7"/>
    <w:rsid w:val="00ED4DB2"/>
    <w:rsid w:val="00ED6AC9"/>
    <w:rsid w:val="00ED7AF4"/>
    <w:rsid w:val="00ED7D8B"/>
    <w:rsid w:val="00EE00E3"/>
    <w:rsid w:val="00EE06E0"/>
    <w:rsid w:val="00EE07B2"/>
    <w:rsid w:val="00EE1AF0"/>
    <w:rsid w:val="00EE247E"/>
    <w:rsid w:val="00EE2AF9"/>
    <w:rsid w:val="00EE3689"/>
    <w:rsid w:val="00EE36F0"/>
    <w:rsid w:val="00EE3A37"/>
    <w:rsid w:val="00EE4528"/>
    <w:rsid w:val="00EE4593"/>
    <w:rsid w:val="00EE4E5B"/>
    <w:rsid w:val="00EE53C4"/>
    <w:rsid w:val="00EE53CC"/>
    <w:rsid w:val="00EE5425"/>
    <w:rsid w:val="00EE5891"/>
    <w:rsid w:val="00EE5A5E"/>
    <w:rsid w:val="00EE5D5D"/>
    <w:rsid w:val="00EE5FF3"/>
    <w:rsid w:val="00EE62C6"/>
    <w:rsid w:val="00EE663A"/>
    <w:rsid w:val="00EE6BBA"/>
    <w:rsid w:val="00EE6BC3"/>
    <w:rsid w:val="00EE6C89"/>
    <w:rsid w:val="00EE6FDA"/>
    <w:rsid w:val="00EE709D"/>
    <w:rsid w:val="00EE7898"/>
    <w:rsid w:val="00EE7C47"/>
    <w:rsid w:val="00EE7F0F"/>
    <w:rsid w:val="00EF0ADE"/>
    <w:rsid w:val="00EF0D6E"/>
    <w:rsid w:val="00EF2439"/>
    <w:rsid w:val="00EF2ED0"/>
    <w:rsid w:val="00EF303F"/>
    <w:rsid w:val="00EF318C"/>
    <w:rsid w:val="00EF33F1"/>
    <w:rsid w:val="00EF3575"/>
    <w:rsid w:val="00EF37DE"/>
    <w:rsid w:val="00EF391C"/>
    <w:rsid w:val="00EF4C18"/>
    <w:rsid w:val="00EF4C84"/>
    <w:rsid w:val="00EF4F10"/>
    <w:rsid w:val="00EF50DE"/>
    <w:rsid w:val="00EF563F"/>
    <w:rsid w:val="00EF5660"/>
    <w:rsid w:val="00EF644A"/>
    <w:rsid w:val="00EF671F"/>
    <w:rsid w:val="00EF686F"/>
    <w:rsid w:val="00EF7082"/>
    <w:rsid w:val="00EF718E"/>
    <w:rsid w:val="00EF72D9"/>
    <w:rsid w:val="00EF7DBC"/>
    <w:rsid w:val="00F000AD"/>
    <w:rsid w:val="00F00BEC"/>
    <w:rsid w:val="00F011EE"/>
    <w:rsid w:val="00F021E3"/>
    <w:rsid w:val="00F02618"/>
    <w:rsid w:val="00F027F4"/>
    <w:rsid w:val="00F02F92"/>
    <w:rsid w:val="00F031C3"/>
    <w:rsid w:val="00F0391C"/>
    <w:rsid w:val="00F03C2C"/>
    <w:rsid w:val="00F03C49"/>
    <w:rsid w:val="00F04151"/>
    <w:rsid w:val="00F0446C"/>
    <w:rsid w:val="00F04920"/>
    <w:rsid w:val="00F04A33"/>
    <w:rsid w:val="00F04CD6"/>
    <w:rsid w:val="00F04ED1"/>
    <w:rsid w:val="00F04F07"/>
    <w:rsid w:val="00F05C89"/>
    <w:rsid w:val="00F05EC1"/>
    <w:rsid w:val="00F06831"/>
    <w:rsid w:val="00F0723C"/>
    <w:rsid w:val="00F07562"/>
    <w:rsid w:val="00F07BD4"/>
    <w:rsid w:val="00F07E3E"/>
    <w:rsid w:val="00F1067F"/>
    <w:rsid w:val="00F1135E"/>
    <w:rsid w:val="00F11C90"/>
    <w:rsid w:val="00F12163"/>
    <w:rsid w:val="00F123BB"/>
    <w:rsid w:val="00F124F5"/>
    <w:rsid w:val="00F126CF"/>
    <w:rsid w:val="00F12891"/>
    <w:rsid w:val="00F12CA5"/>
    <w:rsid w:val="00F134FC"/>
    <w:rsid w:val="00F136C0"/>
    <w:rsid w:val="00F13778"/>
    <w:rsid w:val="00F13902"/>
    <w:rsid w:val="00F13B67"/>
    <w:rsid w:val="00F1436F"/>
    <w:rsid w:val="00F14670"/>
    <w:rsid w:val="00F14714"/>
    <w:rsid w:val="00F1474C"/>
    <w:rsid w:val="00F1497E"/>
    <w:rsid w:val="00F14A8A"/>
    <w:rsid w:val="00F14D42"/>
    <w:rsid w:val="00F154FD"/>
    <w:rsid w:val="00F15664"/>
    <w:rsid w:val="00F15985"/>
    <w:rsid w:val="00F159F0"/>
    <w:rsid w:val="00F16289"/>
    <w:rsid w:val="00F164BA"/>
    <w:rsid w:val="00F167C9"/>
    <w:rsid w:val="00F16BA5"/>
    <w:rsid w:val="00F1761E"/>
    <w:rsid w:val="00F17C60"/>
    <w:rsid w:val="00F17CDC"/>
    <w:rsid w:val="00F200EC"/>
    <w:rsid w:val="00F2021D"/>
    <w:rsid w:val="00F20880"/>
    <w:rsid w:val="00F20976"/>
    <w:rsid w:val="00F20DB4"/>
    <w:rsid w:val="00F20F8D"/>
    <w:rsid w:val="00F20FAA"/>
    <w:rsid w:val="00F214DD"/>
    <w:rsid w:val="00F21512"/>
    <w:rsid w:val="00F21780"/>
    <w:rsid w:val="00F221F1"/>
    <w:rsid w:val="00F223B0"/>
    <w:rsid w:val="00F22C8E"/>
    <w:rsid w:val="00F22FAD"/>
    <w:rsid w:val="00F234DF"/>
    <w:rsid w:val="00F237D6"/>
    <w:rsid w:val="00F23F70"/>
    <w:rsid w:val="00F241AE"/>
    <w:rsid w:val="00F241E9"/>
    <w:rsid w:val="00F241EF"/>
    <w:rsid w:val="00F243C7"/>
    <w:rsid w:val="00F24932"/>
    <w:rsid w:val="00F24A52"/>
    <w:rsid w:val="00F256F1"/>
    <w:rsid w:val="00F25DDE"/>
    <w:rsid w:val="00F27BA8"/>
    <w:rsid w:val="00F27BC9"/>
    <w:rsid w:val="00F27C6A"/>
    <w:rsid w:val="00F305ED"/>
    <w:rsid w:val="00F3080D"/>
    <w:rsid w:val="00F308C6"/>
    <w:rsid w:val="00F30E15"/>
    <w:rsid w:val="00F311C3"/>
    <w:rsid w:val="00F312D5"/>
    <w:rsid w:val="00F31D35"/>
    <w:rsid w:val="00F31DBF"/>
    <w:rsid w:val="00F32164"/>
    <w:rsid w:val="00F3223C"/>
    <w:rsid w:val="00F3225E"/>
    <w:rsid w:val="00F3227A"/>
    <w:rsid w:val="00F33284"/>
    <w:rsid w:val="00F332DA"/>
    <w:rsid w:val="00F338FA"/>
    <w:rsid w:val="00F33B82"/>
    <w:rsid w:val="00F33FF3"/>
    <w:rsid w:val="00F34793"/>
    <w:rsid w:val="00F34A48"/>
    <w:rsid w:val="00F34C26"/>
    <w:rsid w:val="00F34E3C"/>
    <w:rsid w:val="00F3583C"/>
    <w:rsid w:val="00F3597F"/>
    <w:rsid w:val="00F35BC4"/>
    <w:rsid w:val="00F35C41"/>
    <w:rsid w:val="00F35DC1"/>
    <w:rsid w:val="00F361A0"/>
    <w:rsid w:val="00F362FA"/>
    <w:rsid w:val="00F3663B"/>
    <w:rsid w:val="00F366F6"/>
    <w:rsid w:val="00F3715E"/>
    <w:rsid w:val="00F374B4"/>
    <w:rsid w:val="00F37758"/>
    <w:rsid w:val="00F408CB"/>
    <w:rsid w:val="00F40AA3"/>
    <w:rsid w:val="00F41517"/>
    <w:rsid w:val="00F41C0B"/>
    <w:rsid w:val="00F41F25"/>
    <w:rsid w:val="00F426BD"/>
    <w:rsid w:val="00F42800"/>
    <w:rsid w:val="00F42A6D"/>
    <w:rsid w:val="00F43051"/>
    <w:rsid w:val="00F431DC"/>
    <w:rsid w:val="00F43FE1"/>
    <w:rsid w:val="00F440A0"/>
    <w:rsid w:val="00F457CA"/>
    <w:rsid w:val="00F45BB7"/>
    <w:rsid w:val="00F45E49"/>
    <w:rsid w:val="00F46479"/>
    <w:rsid w:val="00F477D5"/>
    <w:rsid w:val="00F478AB"/>
    <w:rsid w:val="00F478BB"/>
    <w:rsid w:val="00F47D0E"/>
    <w:rsid w:val="00F504F6"/>
    <w:rsid w:val="00F50903"/>
    <w:rsid w:val="00F51CBC"/>
    <w:rsid w:val="00F524A1"/>
    <w:rsid w:val="00F52687"/>
    <w:rsid w:val="00F5276B"/>
    <w:rsid w:val="00F52D73"/>
    <w:rsid w:val="00F5317D"/>
    <w:rsid w:val="00F53A75"/>
    <w:rsid w:val="00F53B06"/>
    <w:rsid w:val="00F53D4E"/>
    <w:rsid w:val="00F5425F"/>
    <w:rsid w:val="00F54899"/>
    <w:rsid w:val="00F5507A"/>
    <w:rsid w:val="00F5580E"/>
    <w:rsid w:val="00F558D3"/>
    <w:rsid w:val="00F56460"/>
    <w:rsid w:val="00F566CF"/>
    <w:rsid w:val="00F567D8"/>
    <w:rsid w:val="00F56C13"/>
    <w:rsid w:val="00F56F17"/>
    <w:rsid w:val="00F573FB"/>
    <w:rsid w:val="00F57B03"/>
    <w:rsid w:val="00F604B3"/>
    <w:rsid w:val="00F60A73"/>
    <w:rsid w:val="00F60AE3"/>
    <w:rsid w:val="00F61137"/>
    <w:rsid w:val="00F61645"/>
    <w:rsid w:val="00F617F5"/>
    <w:rsid w:val="00F61CB8"/>
    <w:rsid w:val="00F62111"/>
    <w:rsid w:val="00F6344C"/>
    <w:rsid w:val="00F63699"/>
    <w:rsid w:val="00F6471A"/>
    <w:rsid w:val="00F650DF"/>
    <w:rsid w:val="00F65469"/>
    <w:rsid w:val="00F6574F"/>
    <w:rsid w:val="00F670E4"/>
    <w:rsid w:val="00F67119"/>
    <w:rsid w:val="00F67148"/>
    <w:rsid w:val="00F6717F"/>
    <w:rsid w:val="00F673F8"/>
    <w:rsid w:val="00F6743D"/>
    <w:rsid w:val="00F67525"/>
    <w:rsid w:val="00F67CA1"/>
    <w:rsid w:val="00F7044A"/>
    <w:rsid w:val="00F70F57"/>
    <w:rsid w:val="00F71135"/>
    <w:rsid w:val="00F718A3"/>
    <w:rsid w:val="00F7194C"/>
    <w:rsid w:val="00F71B16"/>
    <w:rsid w:val="00F724C0"/>
    <w:rsid w:val="00F729BA"/>
    <w:rsid w:val="00F732BB"/>
    <w:rsid w:val="00F73C2A"/>
    <w:rsid w:val="00F743EC"/>
    <w:rsid w:val="00F74E52"/>
    <w:rsid w:val="00F75796"/>
    <w:rsid w:val="00F75D93"/>
    <w:rsid w:val="00F75DE5"/>
    <w:rsid w:val="00F75E2D"/>
    <w:rsid w:val="00F75F39"/>
    <w:rsid w:val="00F761F3"/>
    <w:rsid w:val="00F7620E"/>
    <w:rsid w:val="00F765FE"/>
    <w:rsid w:val="00F76789"/>
    <w:rsid w:val="00F7748B"/>
    <w:rsid w:val="00F77877"/>
    <w:rsid w:val="00F77A2E"/>
    <w:rsid w:val="00F77AB4"/>
    <w:rsid w:val="00F77F44"/>
    <w:rsid w:val="00F803EC"/>
    <w:rsid w:val="00F80B43"/>
    <w:rsid w:val="00F80C79"/>
    <w:rsid w:val="00F80F8F"/>
    <w:rsid w:val="00F8120D"/>
    <w:rsid w:val="00F81E00"/>
    <w:rsid w:val="00F8275A"/>
    <w:rsid w:val="00F830C0"/>
    <w:rsid w:val="00F833F5"/>
    <w:rsid w:val="00F8394E"/>
    <w:rsid w:val="00F83A40"/>
    <w:rsid w:val="00F841B0"/>
    <w:rsid w:val="00F842E1"/>
    <w:rsid w:val="00F84BA6"/>
    <w:rsid w:val="00F84C13"/>
    <w:rsid w:val="00F85547"/>
    <w:rsid w:val="00F86174"/>
    <w:rsid w:val="00F863DC"/>
    <w:rsid w:val="00F866CA"/>
    <w:rsid w:val="00F86AEF"/>
    <w:rsid w:val="00F86E23"/>
    <w:rsid w:val="00F871CE"/>
    <w:rsid w:val="00F87684"/>
    <w:rsid w:val="00F9037C"/>
    <w:rsid w:val="00F9070C"/>
    <w:rsid w:val="00F91B9E"/>
    <w:rsid w:val="00F91F43"/>
    <w:rsid w:val="00F9233B"/>
    <w:rsid w:val="00F92644"/>
    <w:rsid w:val="00F92A97"/>
    <w:rsid w:val="00F92C74"/>
    <w:rsid w:val="00F9301E"/>
    <w:rsid w:val="00F93404"/>
    <w:rsid w:val="00F938EB"/>
    <w:rsid w:val="00F94476"/>
    <w:rsid w:val="00F949B1"/>
    <w:rsid w:val="00F949F1"/>
    <w:rsid w:val="00F94D69"/>
    <w:rsid w:val="00F94ED3"/>
    <w:rsid w:val="00F94ED4"/>
    <w:rsid w:val="00F950FF"/>
    <w:rsid w:val="00F95157"/>
    <w:rsid w:val="00F955A6"/>
    <w:rsid w:val="00F95AC5"/>
    <w:rsid w:val="00F966D1"/>
    <w:rsid w:val="00F967A6"/>
    <w:rsid w:val="00F967E4"/>
    <w:rsid w:val="00F969CF"/>
    <w:rsid w:val="00F96AD7"/>
    <w:rsid w:val="00F96B97"/>
    <w:rsid w:val="00F96C92"/>
    <w:rsid w:val="00F9710E"/>
    <w:rsid w:val="00F972B5"/>
    <w:rsid w:val="00F9737E"/>
    <w:rsid w:val="00F9756A"/>
    <w:rsid w:val="00F978F1"/>
    <w:rsid w:val="00F97C5E"/>
    <w:rsid w:val="00F97CDE"/>
    <w:rsid w:val="00FA04AC"/>
    <w:rsid w:val="00FA076B"/>
    <w:rsid w:val="00FA082C"/>
    <w:rsid w:val="00FA0861"/>
    <w:rsid w:val="00FA1076"/>
    <w:rsid w:val="00FA116B"/>
    <w:rsid w:val="00FA14EE"/>
    <w:rsid w:val="00FA157B"/>
    <w:rsid w:val="00FA1607"/>
    <w:rsid w:val="00FA17B7"/>
    <w:rsid w:val="00FA17CE"/>
    <w:rsid w:val="00FA1D2A"/>
    <w:rsid w:val="00FA1D30"/>
    <w:rsid w:val="00FA2007"/>
    <w:rsid w:val="00FA301E"/>
    <w:rsid w:val="00FA36E6"/>
    <w:rsid w:val="00FA36FF"/>
    <w:rsid w:val="00FA37AB"/>
    <w:rsid w:val="00FA37DE"/>
    <w:rsid w:val="00FA3A98"/>
    <w:rsid w:val="00FA3AC6"/>
    <w:rsid w:val="00FA485A"/>
    <w:rsid w:val="00FA4F0D"/>
    <w:rsid w:val="00FA505E"/>
    <w:rsid w:val="00FA56A3"/>
    <w:rsid w:val="00FA5802"/>
    <w:rsid w:val="00FA59DE"/>
    <w:rsid w:val="00FA5CF7"/>
    <w:rsid w:val="00FA6375"/>
    <w:rsid w:val="00FA686C"/>
    <w:rsid w:val="00FA6A57"/>
    <w:rsid w:val="00FA6FAF"/>
    <w:rsid w:val="00FA72D6"/>
    <w:rsid w:val="00FB0217"/>
    <w:rsid w:val="00FB0580"/>
    <w:rsid w:val="00FB15B6"/>
    <w:rsid w:val="00FB1838"/>
    <w:rsid w:val="00FB19F1"/>
    <w:rsid w:val="00FB2303"/>
    <w:rsid w:val="00FB321B"/>
    <w:rsid w:val="00FB37BC"/>
    <w:rsid w:val="00FB38DC"/>
    <w:rsid w:val="00FB394C"/>
    <w:rsid w:val="00FB3FE0"/>
    <w:rsid w:val="00FB4696"/>
    <w:rsid w:val="00FB48D4"/>
    <w:rsid w:val="00FB4C65"/>
    <w:rsid w:val="00FB4C86"/>
    <w:rsid w:val="00FB4D5D"/>
    <w:rsid w:val="00FB4E9D"/>
    <w:rsid w:val="00FB5302"/>
    <w:rsid w:val="00FB54C2"/>
    <w:rsid w:val="00FB55B3"/>
    <w:rsid w:val="00FB5BD5"/>
    <w:rsid w:val="00FB5C61"/>
    <w:rsid w:val="00FB6441"/>
    <w:rsid w:val="00FB68B0"/>
    <w:rsid w:val="00FB6DB5"/>
    <w:rsid w:val="00FB7262"/>
    <w:rsid w:val="00FB77E4"/>
    <w:rsid w:val="00FC05D0"/>
    <w:rsid w:val="00FC0B8F"/>
    <w:rsid w:val="00FC0E06"/>
    <w:rsid w:val="00FC10AB"/>
    <w:rsid w:val="00FC1F23"/>
    <w:rsid w:val="00FC2724"/>
    <w:rsid w:val="00FC2997"/>
    <w:rsid w:val="00FC2B2C"/>
    <w:rsid w:val="00FC2D6E"/>
    <w:rsid w:val="00FC31A9"/>
    <w:rsid w:val="00FC3473"/>
    <w:rsid w:val="00FC34C4"/>
    <w:rsid w:val="00FC3B0D"/>
    <w:rsid w:val="00FC3B93"/>
    <w:rsid w:val="00FC423E"/>
    <w:rsid w:val="00FC43B1"/>
    <w:rsid w:val="00FC44D9"/>
    <w:rsid w:val="00FC49CC"/>
    <w:rsid w:val="00FC58B0"/>
    <w:rsid w:val="00FC5982"/>
    <w:rsid w:val="00FC5BEE"/>
    <w:rsid w:val="00FC5D96"/>
    <w:rsid w:val="00FC5DC8"/>
    <w:rsid w:val="00FC5F83"/>
    <w:rsid w:val="00FC6084"/>
    <w:rsid w:val="00FC6253"/>
    <w:rsid w:val="00FC6481"/>
    <w:rsid w:val="00FC65BE"/>
    <w:rsid w:val="00FC6748"/>
    <w:rsid w:val="00FC7C72"/>
    <w:rsid w:val="00FC7DA3"/>
    <w:rsid w:val="00FC7FFD"/>
    <w:rsid w:val="00FD007D"/>
    <w:rsid w:val="00FD05C5"/>
    <w:rsid w:val="00FD0AFC"/>
    <w:rsid w:val="00FD0D50"/>
    <w:rsid w:val="00FD0F4F"/>
    <w:rsid w:val="00FD136C"/>
    <w:rsid w:val="00FD26C3"/>
    <w:rsid w:val="00FD3AA1"/>
    <w:rsid w:val="00FD3C8C"/>
    <w:rsid w:val="00FD3D25"/>
    <w:rsid w:val="00FD3E66"/>
    <w:rsid w:val="00FD3FC0"/>
    <w:rsid w:val="00FD4A23"/>
    <w:rsid w:val="00FD50D2"/>
    <w:rsid w:val="00FD51FF"/>
    <w:rsid w:val="00FD540A"/>
    <w:rsid w:val="00FD5AE8"/>
    <w:rsid w:val="00FD5BAA"/>
    <w:rsid w:val="00FD5FAF"/>
    <w:rsid w:val="00FD6EDA"/>
    <w:rsid w:val="00FD72E3"/>
    <w:rsid w:val="00FD7556"/>
    <w:rsid w:val="00FD7667"/>
    <w:rsid w:val="00FD773D"/>
    <w:rsid w:val="00FD7763"/>
    <w:rsid w:val="00FE0526"/>
    <w:rsid w:val="00FE0600"/>
    <w:rsid w:val="00FE0852"/>
    <w:rsid w:val="00FE10B4"/>
    <w:rsid w:val="00FE26FA"/>
    <w:rsid w:val="00FE286D"/>
    <w:rsid w:val="00FE28D9"/>
    <w:rsid w:val="00FE2B25"/>
    <w:rsid w:val="00FE339E"/>
    <w:rsid w:val="00FE3B1B"/>
    <w:rsid w:val="00FE4216"/>
    <w:rsid w:val="00FE4A5D"/>
    <w:rsid w:val="00FE4E5E"/>
    <w:rsid w:val="00FE5BA5"/>
    <w:rsid w:val="00FE5C53"/>
    <w:rsid w:val="00FE5E1C"/>
    <w:rsid w:val="00FE65C5"/>
    <w:rsid w:val="00FE67D0"/>
    <w:rsid w:val="00FE6D7C"/>
    <w:rsid w:val="00FE6EE0"/>
    <w:rsid w:val="00FE76E6"/>
    <w:rsid w:val="00FE795A"/>
    <w:rsid w:val="00FE7B05"/>
    <w:rsid w:val="00FE7B0F"/>
    <w:rsid w:val="00FF0361"/>
    <w:rsid w:val="00FF08FD"/>
    <w:rsid w:val="00FF0C0E"/>
    <w:rsid w:val="00FF16F0"/>
    <w:rsid w:val="00FF1DE3"/>
    <w:rsid w:val="00FF263B"/>
    <w:rsid w:val="00FF2992"/>
    <w:rsid w:val="00FF29A6"/>
    <w:rsid w:val="00FF306E"/>
    <w:rsid w:val="00FF3422"/>
    <w:rsid w:val="00FF397D"/>
    <w:rsid w:val="00FF3CB6"/>
    <w:rsid w:val="00FF425C"/>
    <w:rsid w:val="00FF43F2"/>
    <w:rsid w:val="00FF5007"/>
    <w:rsid w:val="00FF55C0"/>
    <w:rsid w:val="00FF5FCA"/>
    <w:rsid w:val="00FF646B"/>
    <w:rsid w:val="00FF6C41"/>
    <w:rsid w:val="00FF6F28"/>
    <w:rsid w:val="00FF7496"/>
    <w:rsid w:val="00FF7EF7"/>
    <w:rsid w:val="00FF7FD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F333D0"/>
  <w15:docId w15:val="{87987813-7318-422B-A3C7-B246EDE77C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2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141E"/>
    <w:pPr>
      <w:ind w:firstLine="259"/>
      <w:jc w:val="both"/>
    </w:pPr>
    <w:rPr>
      <w:rFonts w:ascii="Lora" w:hAnsi="Lora"/>
      <w:sz w:val="24"/>
    </w:rPr>
  </w:style>
  <w:style w:type="paragraph" w:styleId="Heading1">
    <w:name w:val="heading 1"/>
    <w:basedOn w:val="Normal"/>
    <w:next w:val="StandardersterAbsatz"/>
    <w:link w:val="Heading1Char"/>
    <w:uiPriority w:val="9"/>
    <w:qFormat/>
    <w:rsid w:val="00DD68C1"/>
    <w:pPr>
      <w:keepNext/>
      <w:keepLines/>
      <w:suppressAutoHyphens/>
      <w:spacing w:before="300" w:after="60"/>
      <w:ind w:firstLine="0"/>
      <w:contextualSpacing/>
      <w:jc w:val="center"/>
      <w:outlineLvl w:val="0"/>
    </w:pPr>
    <w:rPr>
      <w:rFonts w:ascii="Lora SemiBold" w:eastAsiaTheme="majorEastAsia" w:hAnsi="Lora SemiBold" w:cstheme="majorBidi"/>
      <w:caps/>
      <w:szCs w:val="32"/>
    </w:rPr>
  </w:style>
  <w:style w:type="paragraph" w:styleId="Heading2">
    <w:name w:val="heading 2"/>
    <w:basedOn w:val="Normal"/>
    <w:next w:val="StandardersterAbsatz"/>
    <w:link w:val="Heading2Char"/>
    <w:uiPriority w:val="9"/>
    <w:unhideWhenUsed/>
    <w:qFormat/>
    <w:rsid w:val="00DD68C1"/>
    <w:pPr>
      <w:keepNext/>
      <w:keepLines/>
      <w:suppressAutoHyphens/>
      <w:spacing w:before="240" w:after="60"/>
      <w:ind w:firstLine="0"/>
      <w:contextualSpacing/>
      <w:jc w:val="center"/>
      <w:outlineLvl w:val="1"/>
    </w:pPr>
    <w:rPr>
      <w:rFonts w:ascii="Lora Medium" w:eastAsiaTheme="majorEastAsia" w:hAnsi="Lora Medium" w:cstheme="majorBidi"/>
      <w:szCs w:val="26"/>
    </w:rPr>
  </w:style>
  <w:style w:type="paragraph" w:styleId="Heading3">
    <w:name w:val="heading 3"/>
    <w:basedOn w:val="Normal"/>
    <w:next w:val="StandardersterAbsatz"/>
    <w:link w:val="Heading3Char"/>
    <w:uiPriority w:val="9"/>
    <w:unhideWhenUsed/>
    <w:qFormat/>
    <w:rsid w:val="000123D7"/>
    <w:pPr>
      <w:keepNext/>
      <w:spacing w:before="120"/>
      <w:ind w:firstLine="0"/>
      <w:outlineLvl w:val="2"/>
    </w:pPr>
    <w:rPr>
      <w:rFonts w:ascii="Lora Medium" w:eastAsiaTheme="majorEastAsia" w:hAnsi="Lora Medium" w:cstheme="majorBidi"/>
      <w:szCs w:val="24"/>
    </w:rPr>
  </w:style>
  <w:style w:type="paragraph" w:styleId="Heading4">
    <w:name w:val="heading 4"/>
    <w:basedOn w:val="Normal"/>
    <w:next w:val="StandardersterAbsatz"/>
    <w:link w:val="Heading4Char"/>
    <w:uiPriority w:val="9"/>
    <w:unhideWhenUsed/>
    <w:qFormat/>
    <w:rsid w:val="00297AFC"/>
    <w:pPr>
      <w:keepNext/>
      <w:keepLines/>
      <w:numPr>
        <w:ilvl w:val="3"/>
        <w:numId w:val="14"/>
      </w:numPr>
      <w:spacing w:before="140" w:line="480" w:lineRule="auto"/>
      <w:outlineLvl w:val="3"/>
    </w:pPr>
    <w:rPr>
      <w:rFonts w:eastAsiaTheme="majorEastAsia" w:cstheme="majorBidi"/>
      <w:i/>
      <w:iCs/>
    </w:rPr>
  </w:style>
  <w:style w:type="paragraph" w:styleId="Heading5">
    <w:name w:val="heading 5"/>
    <w:basedOn w:val="Normal"/>
    <w:next w:val="StandardersterAbsatz"/>
    <w:link w:val="Heading5Char"/>
    <w:uiPriority w:val="9"/>
    <w:unhideWhenUsed/>
    <w:qFormat/>
    <w:rsid w:val="002B1609"/>
    <w:pPr>
      <w:keepNext/>
      <w:keepLines/>
      <w:spacing w:before="40" w:line="480" w:lineRule="auto"/>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7F4D61"/>
    <w:pPr>
      <w:keepNext/>
      <w:keepLines/>
      <w:spacing w:before="40" w:line="480" w:lineRule="auto"/>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7F4D61"/>
    <w:pPr>
      <w:keepNext/>
      <w:keepLines/>
      <w:spacing w:before="40" w:line="480" w:lineRule="auto"/>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7F4D61"/>
    <w:pPr>
      <w:keepNext/>
      <w:keepLines/>
      <w:spacing w:before="40" w:line="480" w:lineRule="auto"/>
      <w:outlineLvl w:val="7"/>
    </w:pPr>
    <w:rPr>
      <w:rFonts w:asciiTheme="majorHAnsi" w:eastAsiaTheme="majorEastAsia" w:hAnsiTheme="majorHAnsi" w:cstheme="majorBidi"/>
      <w:color w:val="272727" w:themeColor="text1" w:themeTint="D8"/>
      <w:szCs w:val="21"/>
    </w:rPr>
  </w:style>
  <w:style w:type="paragraph" w:styleId="Heading9">
    <w:name w:val="heading 9"/>
    <w:basedOn w:val="Normal"/>
    <w:next w:val="Normal"/>
    <w:link w:val="Heading9Char"/>
    <w:uiPriority w:val="9"/>
    <w:semiHidden/>
    <w:unhideWhenUsed/>
    <w:qFormat/>
    <w:rsid w:val="007F4D61"/>
    <w:pPr>
      <w:keepNext/>
      <w:keepLines/>
      <w:spacing w:before="40" w:line="480" w:lineRule="auto"/>
      <w:outlineLvl w:val="8"/>
    </w:pPr>
    <w:rPr>
      <w:rFonts w:asciiTheme="majorHAnsi" w:eastAsiaTheme="majorEastAsia" w:hAnsiTheme="majorHAnsi" w:cstheme="majorBidi"/>
      <w:i/>
      <w:iCs/>
      <w:color w:val="272727" w:themeColor="text1" w:themeTint="D8"/>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zDeckblatt">
    <w:name w:val="z_ Deckblatt"/>
    <w:basedOn w:val="Normal"/>
    <w:qFormat/>
    <w:rsid w:val="0052141E"/>
    <w:pPr>
      <w:keepLines/>
      <w:suppressAutoHyphens/>
      <w:ind w:firstLine="0"/>
    </w:pPr>
  </w:style>
  <w:style w:type="character" w:customStyle="1" w:styleId="Heading1Char">
    <w:name w:val="Heading 1 Char"/>
    <w:basedOn w:val="DefaultParagraphFont"/>
    <w:link w:val="Heading1"/>
    <w:uiPriority w:val="9"/>
    <w:rsid w:val="00DD68C1"/>
    <w:rPr>
      <w:rFonts w:ascii="Lora SemiBold" w:eastAsiaTheme="majorEastAsia" w:hAnsi="Lora SemiBold" w:cstheme="majorBidi"/>
      <w:caps/>
      <w:sz w:val="17"/>
      <w:szCs w:val="32"/>
    </w:rPr>
  </w:style>
  <w:style w:type="character" w:customStyle="1" w:styleId="Heading2Char">
    <w:name w:val="Heading 2 Char"/>
    <w:basedOn w:val="DefaultParagraphFont"/>
    <w:link w:val="Heading2"/>
    <w:uiPriority w:val="9"/>
    <w:rsid w:val="00DD68C1"/>
    <w:rPr>
      <w:rFonts w:ascii="Lora Medium" w:eastAsiaTheme="majorEastAsia" w:hAnsi="Lora Medium" w:cstheme="majorBidi"/>
      <w:sz w:val="17"/>
      <w:szCs w:val="26"/>
    </w:rPr>
  </w:style>
  <w:style w:type="character" w:customStyle="1" w:styleId="Heading3Char">
    <w:name w:val="Heading 3 Char"/>
    <w:basedOn w:val="DefaultParagraphFont"/>
    <w:link w:val="Heading3"/>
    <w:uiPriority w:val="9"/>
    <w:rsid w:val="000123D7"/>
    <w:rPr>
      <w:rFonts w:ascii="Lora Medium" w:eastAsiaTheme="majorEastAsia" w:hAnsi="Lora Medium" w:cstheme="majorBidi"/>
      <w:sz w:val="17"/>
      <w:szCs w:val="24"/>
    </w:rPr>
  </w:style>
  <w:style w:type="character" w:customStyle="1" w:styleId="Heading4Char">
    <w:name w:val="Heading 4 Char"/>
    <w:basedOn w:val="DefaultParagraphFont"/>
    <w:link w:val="Heading4"/>
    <w:uiPriority w:val="9"/>
    <w:rsid w:val="00373275"/>
    <w:rPr>
      <w:rFonts w:ascii="Times New Roman" w:eastAsiaTheme="majorEastAsia" w:hAnsi="Times New Roman" w:cstheme="majorBidi"/>
      <w:i/>
      <w:iCs/>
      <w:sz w:val="24"/>
    </w:rPr>
  </w:style>
  <w:style w:type="numbering" w:customStyle="1" w:styleId="Listenvorlage">
    <w:name w:val="Listenvorlage"/>
    <w:basedOn w:val="NoList"/>
    <w:uiPriority w:val="99"/>
    <w:rsid w:val="00895A87"/>
    <w:pPr>
      <w:numPr>
        <w:numId w:val="1"/>
      </w:numPr>
    </w:pPr>
  </w:style>
  <w:style w:type="numbering" w:customStyle="1" w:styleId="Listenvorl">
    <w:name w:val="Listenvorl"/>
    <w:basedOn w:val="NoList"/>
    <w:uiPriority w:val="99"/>
    <w:rsid w:val="00297AFC"/>
    <w:pPr>
      <w:numPr>
        <w:numId w:val="2"/>
      </w:numPr>
    </w:pPr>
  </w:style>
  <w:style w:type="paragraph" w:styleId="Header">
    <w:name w:val="header"/>
    <w:basedOn w:val="Normal"/>
    <w:link w:val="HeaderChar"/>
    <w:uiPriority w:val="99"/>
    <w:unhideWhenUsed/>
    <w:rsid w:val="002670DC"/>
    <w:pPr>
      <w:tabs>
        <w:tab w:val="center" w:pos="4536"/>
        <w:tab w:val="right" w:pos="9072"/>
      </w:tabs>
      <w:spacing w:line="480" w:lineRule="auto"/>
    </w:pPr>
  </w:style>
  <w:style w:type="character" w:customStyle="1" w:styleId="HeaderChar">
    <w:name w:val="Header Char"/>
    <w:basedOn w:val="DefaultParagraphFont"/>
    <w:link w:val="Header"/>
    <w:uiPriority w:val="99"/>
    <w:rsid w:val="002670DC"/>
    <w:rPr>
      <w:rFonts w:ascii="Times New Roman" w:hAnsi="Times New Roman"/>
      <w:sz w:val="24"/>
    </w:rPr>
  </w:style>
  <w:style w:type="paragraph" w:styleId="Footer">
    <w:name w:val="footer"/>
    <w:basedOn w:val="Normal"/>
    <w:link w:val="FooterChar"/>
    <w:uiPriority w:val="99"/>
    <w:unhideWhenUsed/>
    <w:rsid w:val="002670DC"/>
    <w:pPr>
      <w:tabs>
        <w:tab w:val="center" w:pos="4536"/>
        <w:tab w:val="right" w:pos="9072"/>
      </w:tabs>
      <w:spacing w:line="480" w:lineRule="auto"/>
    </w:pPr>
  </w:style>
  <w:style w:type="character" w:customStyle="1" w:styleId="FooterChar">
    <w:name w:val="Footer Char"/>
    <w:basedOn w:val="DefaultParagraphFont"/>
    <w:link w:val="Footer"/>
    <w:uiPriority w:val="99"/>
    <w:rsid w:val="002670DC"/>
    <w:rPr>
      <w:rFonts w:ascii="Times New Roman" w:hAnsi="Times New Roman"/>
      <w:sz w:val="24"/>
    </w:rPr>
  </w:style>
  <w:style w:type="character" w:customStyle="1" w:styleId="Heading5Char">
    <w:name w:val="Heading 5 Char"/>
    <w:basedOn w:val="DefaultParagraphFont"/>
    <w:link w:val="Heading5"/>
    <w:uiPriority w:val="9"/>
    <w:rsid w:val="002B1609"/>
    <w:rPr>
      <w:rFonts w:asciiTheme="majorHAnsi" w:eastAsiaTheme="majorEastAsia" w:hAnsiTheme="majorHAnsi" w:cstheme="majorBidi"/>
      <w:color w:val="2E74B5" w:themeColor="accent1" w:themeShade="BF"/>
      <w:sz w:val="24"/>
    </w:rPr>
  </w:style>
  <w:style w:type="paragraph" w:styleId="FootnoteText">
    <w:name w:val="footnote text"/>
    <w:basedOn w:val="Normal"/>
    <w:link w:val="FootnoteTextChar"/>
    <w:uiPriority w:val="99"/>
    <w:unhideWhenUsed/>
    <w:rsid w:val="00DD68C1"/>
    <w:pPr>
      <w:spacing w:before="20" w:line="228" w:lineRule="auto"/>
      <w:ind w:firstLine="0"/>
    </w:pPr>
    <w:rPr>
      <w:sz w:val="14"/>
      <w:szCs w:val="20"/>
    </w:rPr>
  </w:style>
  <w:style w:type="character" w:customStyle="1" w:styleId="FootnoteTextChar">
    <w:name w:val="Footnote Text Char"/>
    <w:basedOn w:val="DefaultParagraphFont"/>
    <w:link w:val="FootnoteText"/>
    <w:uiPriority w:val="99"/>
    <w:rsid w:val="00DD68C1"/>
    <w:rPr>
      <w:rFonts w:ascii="Lora" w:hAnsi="Lora"/>
      <w:sz w:val="14"/>
      <w:szCs w:val="20"/>
    </w:rPr>
  </w:style>
  <w:style w:type="character" w:styleId="FootnoteReference">
    <w:name w:val="footnote reference"/>
    <w:basedOn w:val="DefaultParagraphFont"/>
    <w:uiPriority w:val="99"/>
    <w:semiHidden/>
    <w:unhideWhenUsed/>
    <w:rsid w:val="007F6D3B"/>
    <w:rPr>
      <w:vertAlign w:val="superscript"/>
    </w:rPr>
  </w:style>
  <w:style w:type="paragraph" w:styleId="TOCHeading">
    <w:name w:val="TOC Heading"/>
    <w:basedOn w:val="Heading1"/>
    <w:next w:val="Normal"/>
    <w:uiPriority w:val="39"/>
    <w:unhideWhenUsed/>
    <w:qFormat/>
    <w:rsid w:val="00FB48D4"/>
    <w:pPr>
      <w:suppressAutoHyphens w:val="0"/>
      <w:spacing w:after="240"/>
      <w:outlineLvl w:val="9"/>
    </w:pPr>
    <w:rPr>
      <w:smallCaps/>
      <w:lang w:eastAsia="de-DE"/>
    </w:rPr>
  </w:style>
  <w:style w:type="paragraph" w:styleId="TOC1">
    <w:name w:val="toc 1"/>
    <w:basedOn w:val="Normal"/>
    <w:next w:val="Normal"/>
    <w:autoRedefine/>
    <w:uiPriority w:val="39"/>
    <w:unhideWhenUsed/>
    <w:rsid w:val="00A83B8D"/>
    <w:pPr>
      <w:tabs>
        <w:tab w:val="left" w:pos="480"/>
        <w:tab w:val="right" w:leader="dot" w:pos="9062"/>
      </w:tabs>
      <w:spacing w:before="120" w:line="480" w:lineRule="auto"/>
    </w:pPr>
    <w:rPr>
      <w:b/>
    </w:rPr>
  </w:style>
  <w:style w:type="paragraph" w:styleId="TOC2">
    <w:name w:val="toc 2"/>
    <w:basedOn w:val="Normal"/>
    <w:next w:val="Normal"/>
    <w:autoRedefine/>
    <w:uiPriority w:val="39"/>
    <w:unhideWhenUsed/>
    <w:rsid w:val="00DF7BBE"/>
    <w:pPr>
      <w:tabs>
        <w:tab w:val="right" w:leader="dot" w:pos="9062"/>
      </w:tabs>
      <w:spacing w:before="20" w:line="480" w:lineRule="auto"/>
      <w:ind w:left="238"/>
    </w:pPr>
  </w:style>
  <w:style w:type="paragraph" w:styleId="TOC3">
    <w:name w:val="toc 3"/>
    <w:basedOn w:val="Normal"/>
    <w:next w:val="Normal"/>
    <w:autoRedefine/>
    <w:uiPriority w:val="39"/>
    <w:unhideWhenUsed/>
    <w:rsid w:val="007D4BE5"/>
    <w:pPr>
      <w:tabs>
        <w:tab w:val="right" w:leader="dot" w:pos="9062"/>
      </w:tabs>
      <w:spacing w:line="480" w:lineRule="auto"/>
      <w:ind w:left="482"/>
    </w:pPr>
  </w:style>
  <w:style w:type="character" w:styleId="Hyperlink">
    <w:name w:val="Hyperlink"/>
    <w:basedOn w:val="DefaultParagraphFont"/>
    <w:uiPriority w:val="99"/>
    <w:unhideWhenUsed/>
    <w:rsid w:val="00AD14B7"/>
    <w:rPr>
      <w:rFonts w:ascii="Lora" w:hAnsi="Lora"/>
      <w:color w:val="003192"/>
      <w:sz w:val="17"/>
      <w:u w:val="none"/>
    </w:rPr>
  </w:style>
  <w:style w:type="paragraph" w:customStyle="1" w:styleId="CitaviBibliographyEntry">
    <w:name w:val="Citavi Bibliography Entry"/>
    <w:basedOn w:val="Normal"/>
    <w:link w:val="CitaviBibliographyEntryZchn"/>
    <w:rsid w:val="00313B4F"/>
    <w:pPr>
      <w:tabs>
        <w:tab w:val="left" w:pos="340"/>
        <w:tab w:val="left" w:pos="454"/>
      </w:tabs>
      <w:spacing w:line="240" w:lineRule="auto"/>
      <w:ind w:left="340" w:hanging="340"/>
    </w:pPr>
    <w:rPr>
      <w:sz w:val="15"/>
      <w:lang w:val="en-US"/>
    </w:rPr>
  </w:style>
  <w:style w:type="character" w:customStyle="1" w:styleId="CitaviBibliographyEntryZchn">
    <w:name w:val="Citavi Bibliography Entry Zchn"/>
    <w:basedOn w:val="DefaultParagraphFont"/>
    <w:link w:val="CitaviBibliographyEntry"/>
    <w:rsid w:val="00313B4F"/>
    <w:rPr>
      <w:rFonts w:ascii="Lora" w:hAnsi="Lora"/>
      <w:sz w:val="15"/>
      <w:lang w:val="en-US"/>
    </w:rPr>
  </w:style>
  <w:style w:type="paragraph" w:customStyle="1" w:styleId="CitaviBibliographyHeading">
    <w:name w:val="Citavi Bibliography Heading"/>
    <w:basedOn w:val="Heading1"/>
    <w:link w:val="CitaviBibliographyHeadingZchn"/>
    <w:rsid w:val="002F286F"/>
  </w:style>
  <w:style w:type="character" w:customStyle="1" w:styleId="CitaviBibliographyHeadingZchn">
    <w:name w:val="Citavi Bibliography Heading Zchn"/>
    <w:basedOn w:val="DefaultParagraphFont"/>
    <w:link w:val="CitaviBibliographyHeading"/>
    <w:rsid w:val="002F286F"/>
    <w:rPr>
      <w:rFonts w:ascii="Montserrat" w:eastAsiaTheme="majorEastAsia" w:hAnsi="Montserrat" w:cstheme="majorBidi"/>
      <w:b/>
      <w:caps/>
      <w:color w:val="385623" w:themeColor="accent6" w:themeShade="80"/>
      <w:sz w:val="21"/>
      <w:szCs w:val="32"/>
    </w:rPr>
  </w:style>
  <w:style w:type="paragraph" w:styleId="Bibliography">
    <w:name w:val="Bibliography"/>
    <w:basedOn w:val="Normal"/>
    <w:next w:val="Normal"/>
    <w:uiPriority w:val="37"/>
    <w:unhideWhenUsed/>
    <w:rsid w:val="007F4D61"/>
    <w:pPr>
      <w:spacing w:after="240" w:line="240" w:lineRule="auto"/>
      <w:ind w:left="720" w:hanging="720"/>
    </w:pPr>
  </w:style>
  <w:style w:type="character" w:styleId="BookTitle">
    <w:name w:val="Book Title"/>
    <w:basedOn w:val="DefaultParagraphFont"/>
    <w:uiPriority w:val="33"/>
    <w:qFormat/>
    <w:rsid w:val="007F4D61"/>
    <w:rPr>
      <w:b/>
      <w:bCs/>
      <w:i/>
      <w:iCs/>
      <w:spacing w:val="5"/>
    </w:rPr>
  </w:style>
  <w:style w:type="character" w:styleId="IntenseReference">
    <w:name w:val="Intense Reference"/>
    <w:basedOn w:val="DefaultParagraphFont"/>
    <w:uiPriority w:val="32"/>
    <w:qFormat/>
    <w:rsid w:val="007F4D61"/>
    <w:rPr>
      <w:b/>
      <w:bCs/>
      <w:smallCaps/>
      <w:color w:val="5B9BD5" w:themeColor="accent1"/>
      <w:spacing w:val="5"/>
    </w:rPr>
  </w:style>
  <w:style w:type="character" w:styleId="SubtleReference">
    <w:name w:val="Subtle Reference"/>
    <w:basedOn w:val="DefaultParagraphFont"/>
    <w:uiPriority w:val="31"/>
    <w:qFormat/>
    <w:rsid w:val="007F4D61"/>
    <w:rPr>
      <w:smallCaps/>
      <w:color w:val="5A5A5A" w:themeColor="text1" w:themeTint="A5"/>
    </w:rPr>
  </w:style>
  <w:style w:type="character" w:styleId="IntenseEmphasis">
    <w:name w:val="Intense Emphasis"/>
    <w:basedOn w:val="DefaultParagraphFont"/>
    <w:uiPriority w:val="21"/>
    <w:qFormat/>
    <w:rsid w:val="007F4D61"/>
    <w:rPr>
      <w:i/>
      <w:iCs/>
      <w:color w:val="5B9BD5" w:themeColor="accent1"/>
    </w:rPr>
  </w:style>
  <w:style w:type="character" w:styleId="SubtleEmphasis">
    <w:name w:val="Subtle Emphasis"/>
    <w:basedOn w:val="DefaultParagraphFont"/>
    <w:uiPriority w:val="19"/>
    <w:qFormat/>
    <w:rsid w:val="007F4D61"/>
    <w:rPr>
      <w:i/>
      <w:iCs/>
      <w:color w:val="404040" w:themeColor="text1" w:themeTint="BF"/>
    </w:rPr>
  </w:style>
  <w:style w:type="paragraph" w:styleId="IntenseQuote">
    <w:name w:val="Intense Quote"/>
    <w:basedOn w:val="Normal"/>
    <w:next w:val="Normal"/>
    <w:link w:val="IntenseQuoteChar"/>
    <w:uiPriority w:val="30"/>
    <w:qFormat/>
    <w:rsid w:val="007F4D61"/>
    <w:pPr>
      <w:pBdr>
        <w:top w:val="single" w:sz="4" w:space="10" w:color="5B9BD5" w:themeColor="accent1"/>
        <w:bottom w:val="single" w:sz="4" w:space="10" w:color="5B9BD5" w:themeColor="accent1"/>
      </w:pBdr>
      <w:spacing w:before="360" w:after="360" w:line="480" w:lineRule="auto"/>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7F4D61"/>
    <w:rPr>
      <w:rFonts w:ascii="Times New Roman" w:hAnsi="Times New Roman"/>
      <w:i/>
      <w:iCs/>
      <w:color w:val="5B9BD5" w:themeColor="accent1"/>
      <w:sz w:val="24"/>
    </w:rPr>
  </w:style>
  <w:style w:type="paragraph" w:styleId="Quote">
    <w:name w:val="Quote"/>
    <w:basedOn w:val="Normal"/>
    <w:next w:val="Normal"/>
    <w:link w:val="QuoteChar"/>
    <w:uiPriority w:val="29"/>
    <w:qFormat/>
    <w:rsid w:val="00B61D2E"/>
    <w:pPr>
      <w:spacing w:before="160" w:after="200" w:line="480" w:lineRule="auto"/>
      <w:ind w:left="862" w:firstLine="0"/>
    </w:pPr>
    <w:rPr>
      <w:iCs/>
      <w:color w:val="404040" w:themeColor="text1" w:themeTint="BF"/>
    </w:rPr>
  </w:style>
  <w:style w:type="character" w:customStyle="1" w:styleId="QuoteChar">
    <w:name w:val="Quote Char"/>
    <w:basedOn w:val="DefaultParagraphFont"/>
    <w:link w:val="Quote"/>
    <w:uiPriority w:val="29"/>
    <w:rsid w:val="00B61D2E"/>
    <w:rPr>
      <w:rFonts w:ascii="Arial" w:hAnsi="Arial"/>
      <w:iCs/>
      <w:color w:val="404040" w:themeColor="text1" w:themeTint="BF"/>
    </w:rPr>
  </w:style>
  <w:style w:type="paragraph" w:styleId="ListParagraph">
    <w:name w:val="List Paragraph"/>
    <w:basedOn w:val="Normal"/>
    <w:uiPriority w:val="34"/>
    <w:qFormat/>
    <w:rsid w:val="00107A87"/>
    <w:pPr>
      <w:spacing w:before="80" w:after="140" w:line="252" w:lineRule="auto"/>
      <w:ind w:left="510" w:firstLine="0"/>
      <w:contextualSpacing/>
    </w:pPr>
  </w:style>
  <w:style w:type="table" w:customStyle="1" w:styleId="MittlereListe1-Akzent11">
    <w:name w:val="Mittlere Liste 1 - Akzent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customStyle="1" w:styleId="MittlereSchattierung2-Akzent11">
    <w:name w:val="Mittlere Schattierung 2 - Akzent 1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Akzent11">
    <w:name w:val="Mittlere Schattierung 1 - Akzent 11"/>
    <w:basedOn w:val="TableNormal"/>
    <w:uiPriority w:val="63"/>
    <w:semiHidden/>
    <w:unhideWhenUsed/>
    <w:rsid w:val="007F4D61"/>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customStyle="1" w:styleId="HellesRaster-Akzent11">
    <w:name w:val="Helles Raster - Akzent 11"/>
    <w:basedOn w:val="TableNormal"/>
    <w:uiPriority w:val="62"/>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customStyle="1" w:styleId="HelleListe-Akzent11">
    <w:name w:val="Helle Liste - Akzent 11"/>
    <w:basedOn w:val="TableNormal"/>
    <w:uiPriority w:val="61"/>
    <w:semiHidden/>
    <w:unhideWhenUsed/>
    <w:rsid w:val="007F4D61"/>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customStyle="1" w:styleId="HelleSchattierung-Akzent11">
    <w:name w:val="Helle Schattierung - Akzent 11"/>
    <w:basedOn w:val="TableNormal"/>
    <w:uiPriority w:val="60"/>
    <w:semiHidden/>
    <w:unhideWhenUsed/>
    <w:rsid w:val="007F4D61"/>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customStyle="1" w:styleId="FarbigesRaster1">
    <w:name w:val="Farbiges Raster1"/>
    <w:basedOn w:val="TableNormal"/>
    <w:uiPriority w:val="73"/>
    <w:semiHidden/>
    <w:unhideWhenUsed/>
    <w:rsid w:val="007F4D61"/>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FarbigeListe1">
    <w:name w:val="Farbige Liste1"/>
    <w:basedOn w:val="TableNormal"/>
    <w:uiPriority w:val="72"/>
    <w:semiHidden/>
    <w:unhideWhenUsed/>
    <w:rsid w:val="007F4D61"/>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customStyle="1" w:styleId="FarbigeSchattierung1">
    <w:name w:val="Farbige Schattierung1"/>
    <w:basedOn w:val="TableNormal"/>
    <w:uiPriority w:val="71"/>
    <w:semiHidden/>
    <w:unhideWhenUsed/>
    <w:rsid w:val="007F4D61"/>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customStyle="1" w:styleId="DunkleListe1">
    <w:name w:val="Dunkle Liste1"/>
    <w:basedOn w:val="TableNormal"/>
    <w:uiPriority w:val="70"/>
    <w:semiHidden/>
    <w:unhideWhenUsed/>
    <w:rsid w:val="007F4D61"/>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customStyle="1" w:styleId="MittleresRaster31">
    <w:name w:val="Mittleres Raster 31"/>
    <w:basedOn w:val="TableNormal"/>
    <w:uiPriority w:val="69"/>
    <w:semiHidden/>
    <w:unhideWhenUsed/>
    <w:rsid w:val="007F4D61"/>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customStyle="1" w:styleId="MittleresRaster21">
    <w:name w:val="Mittleres Raster 21"/>
    <w:basedOn w:val="TableNormal"/>
    <w:uiPriority w:val="68"/>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customStyle="1" w:styleId="MittleresRaster11">
    <w:name w:val="Mittleres Raster 11"/>
    <w:basedOn w:val="TableNormal"/>
    <w:uiPriority w:val="67"/>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customStyle="1" w:styleId="MittlereListe21">
    <w:name w:val="Mittlere Liste 21"/>
    <w:basedOn w:val="TableNormal"/>
    <w:uiPriority w:val="66"/>
    <w:semiHidden/>
    <w:unhideWhenUsed/>
    <w:rsid w:val="007F4D61"/>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customStyle="1" w:styleId="MittlereListe11">
    <w:name w:val="Mittlere Liste 11"/>
    <w:basedOn w:val="TableNormal"/>
    <w:uiPriority w:val="65"/>
    <w:semiHidden/>
    <w:unhideWhenUsed/>
    <w:rsid w:val="007F4D61"/>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customStyle="1" w:styleId="MittlereSchattierung21">
    <w:name w:val="Mittlere Schattierung 21"/>
    <w:basedOn w:val="TableNormal"/>
    <w:uiPriority w:val="64"/>
    <w:semiHidden/>
    <w:unhideWhenUsed/>
    <w:rsid w:val="007F4D61"/>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customStyle="1" w:styleId="MittlereSchattierung11">
    <w:name w:val="Mittlere Schattierung 11"/>
    <w:basedOn w:val="TableNormal"/>
    <w:uiPriority w:val="63"/>
    <w:semiHidden/>
    <w:unhideWhenUsed/>
    <w:rsid w:val="007F4D61"/>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HellesRaster1">
    <w:name w:val="Helles Raster1"/>
    <w:basedOn w:val="TableNormal"/>
    <w:uiPriority w:val="62"/>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customStyle="1" w:styleId="HelleListe1">
    <w:name w:val="Helle Liste1"/>
    <w:basedOn w:val="TableNormal"/>
    <w:uiPriority w:val="61"/>
    <w:semiHidden/>
    <w:unhideWhenUsed/>
    <w:rsid w:val="007F4D61"/>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HelleSchattierung1">
    <w:name w:val="Helle Schattierung1"/>
    <w:basedOn w:val="TableNormal"/>
    <w:uiPriority w:val="60"/>
    <w:semiHidden/>
    <w:unhideWhenUsed/>
    <w:rsid w:val="007F4D61"/>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7F4D61"/>
    <w:pPr>
      <w:spacing w:after="0" w:line="240" w:lineRule="auto"/>
      <w:jc w:val="both"/>
    </w:pPr>
    <w:rPr>
      <w:rFonts w:ascii="Times New Roman" w:hAnsi="Times New Roman"/>
      <w:sz w:val="24"/>
    </w:rPr>
  </w:style>
  <w:style w:type="character" w:styleId="HTMLVariable">
    <w:name w:val="HTML Variable"/>
    <w:basedOn w:val="DefaultParagraphFont"/>
    <w:uiPriority w:val="99"/>
    <w:semiHidden/>
    <w:unhideWhenUsed/>
    <w:rsid w:val="007F4D61"/>
    <w:rPr>
      <w:i/>
      <w:iCs/>
    </w:rPr>
  </w:style>
  <w:style w:type="character" w:styleId="HTMLTypewriter">
    <w:name w:val="HTML Typewriter"/>
    <w:basedOn w:val="DefaultParagraphFont"/>
    <w:uiPriority w:val="99"/>
    <w:semiHidden/>
    <w:unhideWhenUsed/>
    <w:rsid w:val="007F4D61"/>
    <w:rPr>
      <w:rFonts w:ascii="Consolas" w:hAnsi="Consolas" w:cs="Consolas"/>
      <w:sz w:val="20"/>
      <w:szCs w:val="20"/>
    </w:rPr>
  </w:style>
  <w:style w:type="character" w:styleId="HTMLSample">
    <w:name w:val="HTML Sample"/>
    <w:basedOn w:val="DefaultParagraphFont"/>
    <w:uiPriority w:val="99"/>
    <w:semiHidden/>
    <w:unhideWhenUsed/>
    <w:rsid w:val="007F4D61"/>
    <w:rPr>
      <w:rFonts w:ascii="Consolas" w:hAnsi="Consolas" w:cs="Consolas"/>
      <w:sz w:val="24"/>
      <w:szCs w:val="24"/>
    </w:rPr>
  </w:style>
  <w:style w:type="paragraph" w:styleId="HTMLPreformatted">
    <w:name w:val="HTML Preformatted"/>
    <w:basedOn w:val="Normal"/>
    <w:link w:val="HTMLPreformattedChar"/>
    <w:uiPriority w:val="99"/>
    <w:semiHidden/>
    <w:unhideWhenUsed/>
    <w:rsid w:val="007F4D61"/>
    <w:pPr>
      <w:spacing w:line="480" w:lineRule="auto"/>
    </w:pPr>
    <w:rPr>
      <w:rFonts w:ascii="Consolas" w:hAnsi="Consolas" w:cs="Consolas"/>
      <w:szCs w:val="20"/>
    </w:rPr>
  </w:style>
  <w:style w:type="character" w:customStyle="1" w:styleId="HTMLPreformattedChar">
    <w:name w:val="HTML Preformatted Char"/>
    <w:basedOn w:val="DefaultParagraphFont"/>
    <w:link w:val="HTMLPreformatted"/>
    <w:uiPriority w:val="99"/>
    <w:semiHidden/>
    <w:rsid w:val="007F4D61"/>
    <w:rPr>
      <w:rFonts w:ascii="Consolas" w:hAnsi="Consolas" w:cs="Consolas"/>
      <w:sz w:val="20"/>
      <w:szCs w:val="20"/>
    </w:rPr>
  </w:style>
  <w:style w:type="character" w:styleId="HTMLKeyboard">
    <w:name w:val="HTML Keyboard"/>
    <w:basedOn w:val="DefaultParagraphFont"/>
    <w:uiPriority w:val="99"/>
    <w:semiHidden/>
    <w:unhideWhenUsed/>
    <w:rsid w:val="007F4D61"/>
    <w:rPr>
      <w:rFonts w:ascii="Consolas" w:hAnsi="Consolas" w:cs="Consolas"/>
      <w:sz w:val="20"/>
      <w:szCs w:val="20"/>
    </w:rPr>
  </w:style>
  <w:style w:type="character" w:styleId="HTMLDefinition">
    <w:name w:val="HTML Definition"/>
    <w:basedOn w:val="DefaultParagraphFont"/>
    <w:uiPriority w:val="99"/>
    <w:semiHidden/>
    <w:unhideWhenUsed/>
    <w:rsid w:val="007F4D61"/>
    <w:rPr>
      <w:i/>
      <w:iCs/>
    </w:rPr>
  </w:style>
  <w:style w:type="character" w:styleId="HTMLCode">
    <w:name w:val="HTML Code"/>
    <w:basedOn w:val="DefaultParagraphFont"/>
    <w:uiPriority w:val="99"/>
    <w:semiHidden/>
    <w:unhideWhenUsed/>
    <w:rsid w:val="007F4D61"/>
    <w:rPr>
      <w:rFonts w:ascii="Consolas" w:hAnsi="Consolas" w:cs="Consolas"/>
      <w:sz w:val="20"/>
      <w:szCs w:val="20"/>
    </w:rPr>
  </w:style>
  <w:style w:type="character" w:styleId="HTMLCite">
    <w:name w:val="HTML Cite"/>
    <w:basedOn w:val="DefaultParagraphFont"/>
    <w:uiPriority w:val="99"/>
    <w:semiHidden/>
    <w:unhideWhenUsed/>
    <w:rsid w:val="007F4D61"/>
    <w:rPr>
      <w:i/>
      <w:iCs/>
    </w:rPr>
  </w:style>
  <w:style w:type="paragraph" w:styleId="HTMLAddress">
    <w:name w:val="HTML Address"/>
    <w:basedOn w:val="Normal"/>
    <w:link w:val="HTMLAddressChar"/>
    <w:uiPriority w:val="99"/>
    <w:semiHidden/>
    <w:unhideWhenUsed/>
    <w:rsid w:val="007F4D61"/>
    <w:pPr>
      <w:spacing w:line="480" w:lineRule="auto"/>
    </w:pPr>
    <w:rPr>
      <w:i/>
      <w:iCs/>
    </w:rPr>
  </w:style>
  <w:style w:type="character" w:customStyle="1" w:styleId="HTMLAddressChar">
    <w:name w:val="HTML Address Char"/>
    <w:basedOn w:val="DefaultParagraphFont"/>
    <w:link w:val="HTMLAddress"/>
    <w:uiPriority w:val="99"/>
    <w:semiHidden/>
    <w:rsid w:val="007F4D61"/>
    <w:rPr>
      <w:rFonts w:ascii="Times New Roman" w:hAnsi="Times New Roman"/>
      <w:i/>
      <w:iCs/>
      <w:sz w:val="24"/>
    </w:rPr>
  </w:style>
  <w:style w:type="character" w:styleId="HTMLAcronym">
    <w:name w:val="HTML Acronym"/>
    <w:basedOn w:val="DefaultParagraphFont"/>
    <w:uiPriority w:val="99"/>
    <w:semiHidden/>
    <w:unhideWhenUsed/>
    <w:rsid w:val="007F4D61"/>
  </w:style>
  <w:style w:type="paragraph" w:styleId="NormalWeb">
    <w:name w:val="Normal (Web)"/>
    <w:basedOn w:val="Normal"/>
    <w:uiPriority w:val="99"/>
    <w:semiHidden/>
    <w:unhideWhenUsed/>
    <w:rsid w:val="007F4D61"/>
    <w:pPr>
      <w:spacing w:line="480" w:lineRule="auto"/>
    </w:pPr>
    <w:rPr>
      <w:rFonts w:cs="Times New Roman"/>
      <w:szCs w:val="24"/>
    </w:rPr>
  </w:style>
  <w:style w:type="paragraph" w:styleId="PlainText">
    <w:name w:val="Plain Text"/>
    <w:basedOn w:val="Normal"/>
    <w:link w:val="PlainTextChar"/>
    <w:uiPriority w:val="99"/>
    <w:semiHidden/>
    <w:unhideWhenUsed/>
    <w:rsid w:val="007F4D61"/>
    <w:pPr>
      <w:spacing w:line="480" w:lineRule="auto"/>
    </w:pPr>
    <w:rPr>
      <w:rFonts w:ascii="Consolas" w:hAnsi="Consolas" w:cs="Consolas"/>
      <w:szCs w:val="21"/>
    </w:rPr>
  </w:style>
  <w:style w:type="character" w:customStyle="1" w:styleId="PlainTextChar">
    <w:name w:val="Plain Text Char"/>
    <w:basedOn w:val="DefaultParagraphFont"/>
    <w:link w:val="PlainText"/>
    <w:uiPriority w:val="99"/>
    <w:semiHidden/>
    <w:rsid w:val="007F4D61"/>
    <w:rPr>
      <w:rFonts w:ascii="Consolas" w:hAnsi="Consolas" w:cs="Consolas"/>
      <w:sz w:val="21"/>
      <w:szCs w:val="21"/>
    </w:rPr>
  </w:style>
  <w:style w:type="paragraph" w:styleId="DocumentMap">
    <w:name w:val="Document Map"/>
    <w:basedOn w:val="Normal"/>
    <w:link w:val="DocumentMapChar"/>
    <w:uiPriority w:val="99"/>
    <w:semiHidden/>
    <w:unhideWhenUsed/>
    <w:rsid w:val="007F4D61"/>
    <w:pPr>
      <w:spacing w:line="48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7F4D61"/>
    <w:rPr>
      <w:rFonts w:ascii="Segoe UI" w:hAnsi="Segoe UI" w:cs="Segoe UI"/>
      <w:sz w:val="16"/>
      <w:szCs w:val="16"/>
    </w:rPr>
  </w:style>
  <w:style w:type="character" w:styleId="Emphasis">
    <w:name w:val="Emphasis"/>
    <w:basedOn w:val="DefaultParagraphFont"/>
    <w:uiPriority w:val="20"/>
    <w:qFormat/>
    <w:rsid w:val="007F4D61"/>
    <w:rPr>
      <w:i/>
      <w:iCs/>
    </w:rPr>
  </w:style>
  <w:style w:type="character" w:styleId="Strong">
    <w:name w:val="Strong"/>
    <w:basedOn w:val="DefaultParagraphFont"/>
    <w:uiPriority w:val="22"/>
    <w:rsid w:val="007F4D61"/>
    <w:rPr>
      <w:b/>
      <w:bCs/>
    </w:rPr>
  </w:style>
  <w:style w:type="character" w:styleId="FollowedHyperlink">
    <w:name w:val="FollowedHyperlink"/>
    <w:basedOn w:val="DefaultParagraphFont"/>
    <w:uiPriority w:val="99"/>
    <w:semiHidden/>
    <w:unhideWhenUsed/>
    <w:rsid w:val="007F4D61"/>
    <w:rPr>
      <w:color w:val="954F72" w:themeColor="followedHyperlink"/>
      <w:u w:val="single"/>
    </w:rPr>
  </w:style>
  <w:style w:type="paragraph" w:styleId="BlockText">
    <w:name w:val="Block Text"/>
    <w:basedOn w:val="Normal"/>
    <w:uiPriority w:val="99"/>
    <w:semiHidden/>
    <w:unhideWhenUsed/>
    <w:rsid w:val="007F4D61"/>
    <w:pPr>
      <w:pBdr>
        <w:top w:val="single" w:sz="2" w:space="10" w:color="5B9BD5" w:themeColor="accent1" w:frame="1"/>
        <w:left w:val="single" w:sz="2" w:space="10" w:color="5B9BD5" w:themeColor="accent1" w:frame="1"/>
        <w:bottom w:val="single" w:sz="2" w:space="10" w:color="5B9BD5" w:themeColor="accent1" w:frame="1"/>
        <w:right w:val="single" w:sz="2" w:space="10" w:color="5B9BD5" w:themeColor="accent1" w:frame="1"/>
      </w:pBdr>
      <w:spacing w:line="480" w:lineRule="auto"/>
      <w:ind w:left="1152" w:right="1152"/>
    </w:pPr>
    <w:rPr>
      <w:rFonts w:asciiTheme="minorHAnsi" w:eastAsiaTheme="minorEastAsia" w:hAnsiTheme="minorHAnsi"/>
      <w:i/>
      <w:iCs/>
      <w:color w:val="5B9BD5" w:themeColor="accent1"/>
    </w:rPr>
  </w:style>
  <w:style w:type="paragraph" w:styleId="BodyTextIndent3">
    <w:name w:val="Body Text Indent 3"/>
    <w:basedOn w:val="Normal"/>
    <w:link w:val="BodyTextIndent3Char"/>
    <w:uiPriority w:val="99"/>
    <w:semiHidden/>
    <w:unhideWhenUsed/>
    <w:rsid w:val="007F4D61"/>
    <w:pPr>
      <w:spacing w:line="480" w:lineRule="auto"/>
      <w:ind w:left="283"/>
    </w:pPr>
    <w:rPr>
      <w:sz w:val="16"/>
      <w:szCs w:val="16"/>
    </w:rPr>
  </w:style>
  <w:style w:type="character" w:customStyle="1" w:styleId="BodyTextIndent3Char">
    <w:name w:val="Body Text Indent 3 Char"/>
    <w:basedOn w:val="DefaultParagraphFont"/>
    <w:link w:val="BodyTextIndent3"/>
    <w:uiPriority w:val="99"/>
    <w:semiHidden/>
    <w:rsid w:val="007F4D61"/>
    <w:rPr>
      <w:rFonts w:ascii="Times New Roman" w:hAnsi="Times New Roman"/>
      <w:sz w:val="16"/>
      <w:szCs w:val="16"/>
    </w:rPr>
  </w:style>
  <w:style w:type="paragraph" w:styleId="BodyTextIndent2">
    <w:name w:val="Body Text Indent 2"/>
    <w:basedOn w:val="Normal"/>
    <w:link w:val="BodyTextIndent2Char"/>
    <w:uiPriority w:val="99"/>
    <w:semiHidden/>
    <w:unhideWhenUsed/>
    <w:rsid w:val="007F4D61"/>
    <w:pPr>
      <w:spacing w:line="480" w:lineRule="auto"/>
      <w:ind w:left="283"/>
    </w:pPr>
  </w:style>
  <w:style w:type="character" w:customStyle="1" w:styleId="BodyTextIndent2Char">
    <w:name w:val="Body Text Indent 2 Char"/>
    <w:basedOn w:val="DefaultParagraphFont"/>
    <w:link w:val="BodyTextIndent2"/>
    <w:uiPriority w:val="99"/>
    <w:semiHidden/>
    <w:rsid w:val="007F4D61"/>
    <w:rPr>
      <w:rFonts w:ascii="Times New Roman" w:hAnsi="Times New Roman"/>
      <w:sz w:val="24"/>
    </w:rPr>
  </w:style>
  <w:style w:type="paragraph" w:styleId="BodyText3">
    <w:name w:val="Body Text 3"/>
    <w:basedOn w:val="Normal"/>
    <w:link w:val="BodyText3Char"/>
    <w:uiPriority w:val="99"/>
    <w:semiHidden/>
    <w:unhideWhenUsed/>
    <w:rsid w:val="007F4D61"/>
    <w:pPr>
      <w:spacing w:line="480" w:lineRule="auto"/>
    </w:pPr>
    <w:rPr>
      <w:sz w:val="16"/>
      <w:szCs w:val="16"/>
    </w:rPr>
  </w:style>
  <w:style w:type="character" w:customStyle="1" w:styleId="BodyText3Char">
    <w:name w:val="Body Text 3 Char"/>
    <w:basedOn w:val="DefaultParagraphFont"/>
    <w:link w:val="BodyText3"/>
    <w:uiPriority w:val="99"/>
    <w:semiHidden/>
    <w:rsid w:val="007F4D61"/>
    <w:rPr>
      <w:rFonts w:ascii="Times New Roman" w:hAnsi="Times New Roman"/>
      <w:sz w:val="16"/>
      <w:szCs w:val="16"/>
    </w:rPr>
  </w:style>
  <w:style w:type="paragraph" w:styleId="BodyText2">
    <w:name w:val="Body Text 2"/>
    <w:basedOn w:val="Normal"/>
    <w:link w:val="BodyText2Char"/>
    <w:uiPriority w:val="99"/>
    <w:semiHidden/>
    <w:unhideWhenUsed/>
    <w:rsid w:val="007F4D61"/>
    <w:pPr>
      <w:spacing w:line="480" w:lineRule="auto"/>
    </w:pPr>
  </w:style>
  <w:style w:type="character" w:customStyle="1" w:styleId="BodyText2Char">
    <w:name w:val="Body Text 2 Char"/>
    <w:basedOn w:val="DefaultParagraphFont"/>
    <w:link w:val="BodyText2"/>
    <w:uiPriority w:val="99"/>
    <w:semiHidden/>
    <w:rsid w:val="007F4D61"/>
    <w:rPr>
      <w:rFonts w:ascii="Times New Roman" w:hAnsi="Times New Roman"/>
      <w:sz w:val="24"/>
    </w:rPr>
  </w:style>
  <w:style w:type="paragraph" w:styleId="NoteHeading">
    <w:name w:val="Note Heading"/>
    <w:basedOn w:val="Normal"/>
    <w:next w:val="Normal"/>
    <w:link w:val="NoteHeadingChar"/>
    <w:uiPriority w:val="99"/>
    <w:semiHidden/>
    <w:unhideWhenUsed/>
    <w:rsid w:val="007F4D61"/>
    <w:pPr>
      <w:spacing w:line="480" w:lineRule="auto"/>
    </w:pPr>
  </w:style>
  <w:style w:type="character" w:customStyle="1" w:styleId="NoteHeadingChar">
    <w:name w:val="Note Heading Char"/>
    <w:basedOn w:val="DefaultParagraphFont"/>
    <w:link w:val="NoteHeading"/>
    <w:uiPriority w:val="99"/>
    <w:semiHidden/>
    <w:rsid w:val="007F4D61"/>
    <w:rPr>
      <w:rFonts w:ascii="Times New Roman" w:hAnsi="Times New Roman"/>
      <w:sz w:val="24"/>
    </w:rPr>
  </w:style>
  <w:style w:type="paragraph" w:styleId="BodyTextIndent">
    <w:name w:val="Body Text Indent"/>
    <w:basedOn w:val="Normal"/>
    <w:link w:val="BodyTextIndentChar"/>
    <w:uiPriority w:val="99"/>
    <w:semiHidden/>
    <w:unhideWhenUsed/>
    <w:rsid w:val="007F4D61"/>
    <w:pPr>
      <w:spacing w:line="480" w:lineRule="auto"/>
      <w:ind w:left="283"/>
    </w:pPr>
  </w:style>
  <w:style w:type="character" w:customStyle="1" w:styleId="BodyTextIndentChar">
    <w:name w:val="Body Text Indent Char"/>
    <w:basedOn w:val="DefaultParagraphFont"/>
    <w:link w:val="BodyTextIndent"/>
    <w:uiPriority w:val="99"/>
    <w:semiHidden/>
    <w:rsid w:val="007F4D61"/>
    <w:rPr>
      <w:rFonts w:ascii="Times New Roman" w:hAnsi="Times New Roman"/>
      <w:sz w:val="24"/>
    </w:rPr>
  </w:style>
  <w:style w:type="paragraph" w:styleId="BodyTextFirstIndent2">
    <w:name w:val="Body Text First Indent 2"/>
    <w:basedOn w:val="BodyTextIndent"/>
    <w:link w:val="BodyTextFirstIndent2Char"/>
    <w:uiPriority w:val="99"/>
    <w:semiHidden/>
    <w:unhideWhenUsed/>
    <w:rsid w:val="007F4D61"/>
    <w:pPr>
      <w:spacing w:after="0"/>
      <w:ind w:left="360" w:firstLine="360"/>
    </w:pPr>
  </w:style>
  <w:style w:type="character" w:customStyle="1" w:styleId="BodyTextFirstIndent2Char">
    <w:name w:val="Body Text First Indent 2 Char"/>
    <w:basedOn w:val="BodyTextIndentChar"/>
    <w:link w:val="BodyTextFirstIndent2"/>
    <w:uiPriority w:val="99"/>
    <w:semiHidden/>
    <w:rsid w:val="007F4D61"/>
    <w:rPr>
      <w:rFonts w:ascii="Times New Roman" w:hAnsi="Times New Roman"/>
      <w:sz w:val="24"/>
    </w:rPr>
  </w:style>
  <w:style w:type="paragraph" w:styleId="BodyText">
    <w:name w:val="Body Text"/>
    <w:basedOn w:val="Normal"/>
    <w:link w:val="BodyTextChar"/>
    <w:uiPriority w:val="99"/>
    <w:semiHidden/>
    <w:unhideWhenUsed/>
    <w:rsid w:val="007F4D61"/>
    <w:pPr>
      <w:spacing w:line="480" w:lineRule="auto"/>
    </w:pPr>
  </w:style>
  <w:style w:type="character" w:customStyle="1" w:styleId="BodyTextChar">
    <w:name w:val="Body Text Char"/>
    <w:basedOn w:val="DefaultParagraphFont"/>
    <w:link w:val="BodyText"/>
    <w:uiPriority w:val="99"/>
    <w:semiHidden/>
    <w:rsid w:val="007F4D61"/>
    <w:rPr>
      <w:rFonts w:ascii="Times New Roman" w:hAnsi="Times New Roman"/>
      <w:sz w:val="24"/>
    </w:rPr>
  </w:style>
  <w:style w:type="paragraph" w:styleId="BodyTextFirstIndent">
    <w:name w:val="Body Text First Indent"/>
    <w:basedOn w:val="BodyText"/>
    <w:link w:val="BodyTextFirstIndentChar"/>
    <w:uiPriority w:val="99"/>
    <w:semiHidden/>
    <w:unhideWhenUsed/>
    <w:rsid w:val="007F4D61"/>
    <w:pPr>
      <w:spacing w:after="0"/>
      <w:ind w:firstLine="360"/>
    </w:pPr>
  </w:style>
  <w:style w:type="character" w:customStyle="1" w:styleId="BodyTextFirstIndentChar">
    <w:name w:val="Body Text First Indent Char"/>
    <w:basedOn w:val="BodyTextChar"/>
    <w:link w:val="BodyTextFirstIndent"/>
    <w:uiPriority w:val="99"/>
    <w:semiHidden/>
    <w:rsid w:val="007F4D61"/>
    <w:rPr>
      <w:rFonts w:ascii="Times New Roman" w:hAnsi="Times New Roman"/>
      <w:sz w:val="24"/>
    </w:rPr>
  </w:style>
  <w:style w:type="paragraph" w:styleId="Date">
    <w:name w:val="Date"/>
    <w:basedOn w:val="Normal"/>
    <w:next w:val="Normal"/>
    <w:link w:val="DateChar"/>
    <w:uiPriority w:val="99"/>
    <w:semiHidden/>
    <w:unhideWhenUsed/>
    <w:rsid w:val="007F4D61"/>
    <w:pPr>
      <w:spacing w:line="480" w:lineRule="auto"/>
    </w:pPr>
  </w:style>
  <w:style w:type="character" w:customStyle="1" w:styleId="DateChar">
    <w:name w:val="Date Char"/>
    <w:basedOn w:val="DefaultParagraphFont"/>
    <w:link w:val="Date"/>
    <w:uiPriority w:val="99"/>
    <w:semiHidden/>
    <w:rsid w:val="007F4D61"/>
    <w:rPr>
      <w:rFonts w:ascii="Times New Roman" w:hAnsi="Times New Roman"/>
      <w:sz w:val="24"/>
    </w:rPr>
  </w:style>
  <w:style w:type="paragraph" w:styleId="Salutation">
    <w:name w:val="Salutation"/>
    <w:basedOn w:val="Normal"/>
    <w:next w:val="Normal"/>
    <w:link w:val="SalutationChar"/>
    <w:uiPriority w:val="99"/>
    <w:semiHidden/>
    <w:unhideWhenUsed/>
    <w:rsid w:val="007F4D61"/>
    <w:pPr>
      <w:spacing w:line="480" w:lineRule="auto"/>
    </w:pPr>
  </w:style>
  <w:style w:type="character" w:customStyle="1" w:styleId="SalutationChar">
    <w:name w:val="Salutation Char"/>
    <w:basedOn w:val="DefaultParagraphFont"/>
    <w:link w:val="Salutation"/>
    <w:uiPriority w:val="99"/>
    <w:semiHidden/>
    <w:rsid w:val="007F4D61"/>
    <w:rPr>
      <w:rFonts w:ascii="Times New Roman" w:hAnsi="Times New Roman"/>
      <w:sz w:val="24"/>
    </w:rPr>
  </w:style>
  <w:style w:type="paragraph" w:styleId="Subtitle">
    <w:name w:val="Subtitle"/>
    <w:basedOn w:val="Normal"/>
    <w:next w:val="Normal"/>
    <w:link w:val="SubtitleChar"/>
    <w:uiPriority w:val="11"/>
    <w:rsid w:val="007F4D61"/>
    <w:pPr>
      <w:numPr>
        <w:ilvl w:val="1"/>
      </w:numPr>
      <w:spacing w:after="160" w:line="480" w:lineRule="auto"/>
      <w:ind w:firstLine="34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F4D61"/>
    <w:rPr>
      <w:rFonts w:eastAsiaTheme="minorEastAsia"/>
      <w:color w:val="5A5A5A" w:themeColor="text1" w:themeTint="A5"/>
      <w:spacing w:val="15"/>
    </w:rPr>
  </w:style>
  <w:style w:type="paragraph" w:styleId="MessageHeader">
    <w:name w:val="Message Header"/>
    <w:basedOn w:val="Normal"/>
    <w:link w:val="MessageHeaderChar"/>
    <w:uiPriority w:val="99"/>
    <w:semiHidden/>
    <w:unhideWhenUsed/>
    <w:rsid w:val="007F4D61"/>
    <w:pPr>
      <w:pBdr>
        <w:top w:val="single" w:sz="6" w:space="1" w:color="auto"/>
        <w:left w:val="single" w:sz="6" w:space="1" w:color="auto"/>
        <w:bottom w:val="single" w:sz="6" w:space="1" w:color="auto"/>
        <w:right w:val="single" w:sz="6" w:space="1" w:color="auto"/>
      </w:pBdr>
      <w:shd w:val="pct20" w:color="auto" w:fill="auto"/>
      <w:spacing w:line="480" w:lineRule="auto"/>
      <w:ind w:left="1134" w:hanging="1134"/>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7F4D61"/>
    <w:rPr>
      <w:rFonts w:asciiTheme="majorHAnsi" w:eastAsiaTheme="majorEastAsia" w:hAnsiTheme="majorHAnsi" w:cstheme="majorBidi"/>
      <w:sz w:val="24"/>
      <w:szCs w:val="24"/>
      <w:shd w:val="pct20" w:color="auto" w:fill="auto"/>
    </w:rPr>
  </w:style>
  <w:style w:type="paragraph" w:styleId="ListContinue5">
    <w:name w:val="List Continue 5"/>
    <w:basedOn w:val="Normal"/>
    <w:uiPriority w:val="99"/>
    <w:semiHidden/>
    <w:unhideWhenUsed/>
    <w:rsid w:val="007F4D61"/>
    <w:pPr>
      <w:spacing w:line="480" w:lineRule="auto"/>
      <w:ind w:left="1415"/>
      <w:contextualSpacing/>
    </w:pPr>
  </w:style>
  <w:style w:type="paragraph" w:styleId="ListContinue4">
    <w:name w:val="List Continue 4"/>
    <w:basedOn w:val="Normal"/>
    <w:uiPriority w:val="99"/>
    <w:semiHidden/>
    <w:unhideWhenUsed/>
    <w:rsid w:val="007F4D61"/>
    <w:pPr>
      <w:spacing w:line="480" w:lineRule="auto"/>
      <w:ind w:left="1132"/>
      <w:contextualSpacing/>
    </w:pPr>
  </w:style>
  <w:style w:type="paragraph" w:styleId="ListContinue3">
    <w:name w:val="List Continue 3"/>
    <w:basedOn w:val="Normal"/>
    <w:uiPriority w:val="99"/>
    <w:semiHidden/>
    <w:unhideWhenUsed/>
    <w:rsid w:val="007F4D61"/>
    <w:pPr>
      <w:spacing w:line="480" w:lineRule="auto"/>
      <w:ind w:left="849"/>
      <w:contextualSpacing/>
    </w:pPr>
  </w:style>
  <w:style w:type="paragraph" w:styleId="ListContinue2">
    <w:name w:val="List Continue 2"/>
    <w:basedOn w:val="Normal"/>
    <w:uiPriority w:val="99"/>
    <w:semiHidden/>
    <w:unhideWhenUsed/>
    <w:rsid w:val="007F4D61"/>
    <w:pPr>
      <w:spacing w:line="480" w:lineRule="auto"/>
      <w:ind w:left="566"/>
      <w:contextualSpacing/>
    </w:pPr>
  </w:style>
  <w:style w:type="paragraph" w:styleId="ListContinue">
    <w:name w:val="List Continue"/>
    <w:basedOn w:val="Normal"/>
    <w:uiPriority w:val="99"/>
    <w:semiHidden/>
    <w:unhideWhenUsed/>
    <w:rsid w:val="007F4D61"/>
    <w:pPr>
      <w:spacing w:line="480" w:lineRule="auto"/>
      <w:ind w:left="283"/>
      <w:contextualSpacing/>
    </w:pPr>
  </w:style>
  <w:style w:type="paragraph" w:styleId="Signature">
    <w:name w:val="Signature"/>
    <w:basedOn w:val="Normal"/>
    <w:link w:val="SignatureChar"/>
    <w:uiPriority w:val="99"/>
    <w:semiHidden/>
    <w:unhideWhenUsed/>
    <w:rsid w:val="007F4D61"/>
    <w:pPr>
      <w:spacing w:line="480" w:lineRule="auto"/>
      <w:ind w:left="4252"/>
    </w:pPr>
  </w:style>
  <w:style w:type="character" w:customStyle="1" w:styleId="SignatureChar">
    <w:name w:val="Signature Char"/>
    <w:basedOn w:val="DefaultParagraphFont"/>
    <w:link w:val="Signature"/>
    <w:uiPriority w:val="99"/>
    <w:semiHidden/>
    <w:rsid w:val="007F4D61"/>
    <w:rPr>
      <w:rFonts w:ascii="Times New Roman" w:hAnsi="Times New Roman"/>
      <w:sz w:val="24"/>
    </w:rPr>
  </w:style>
  <w:style w:type="paragraph" w:styleId="Closing">
    <w:name w:val="Closing"/>
    <w:basedOn w:val="Normal"/>
    <w:link w:val="ClosingChar"/>
    <w:uiPriority w:val="99"/>
    <w:semiHidden/>
    <w:unhideWhenUsed/>
    <w:rsid w:val="007F4D61"/>
    <w:pPr>
      <w:spacing w:line="480" w:lineRule="auto"/>
      <w:ind w:left="4252"/>
    </w:pPr>
  </w:style>
  <w:style w:type="character" w:customStyle="1" w:styleId="ClosingChar">
    <w:name w:val="Closing Char"/>
    <w:basedOn w:val="DefaultParagraphFont"/>
    <w:link w:val="Closing"/>
    <w:uiPriority w:val="99"/>
    <w:semiHidden/>
    <w:rsid w:val="007F4D61"/>
    <w:rPr>
      <w:rFonts w:ascii="Times New Roman" w:hAnsi="Times New Roman"/>
      <w:sz w:val="24"/>
    </w:rPr>
  </w:style>
  <w:style w:type="paragraph" w:styleId="Title">
    <w:name w:val="Title"/>
    <w:basedOn w:val="Normal"/>
    <w:next w:val="Normal"/>
    <w:link w:val="TitleChar"/>
    <w:uiPriority w:val="10"/>
    <w:rsid w:val="007F4D61"/>
    <w:pPr>
      <w:spacing w:line="48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F4D61"/>
    <w:rPr>
      <w:rFonts w:asciiTheme="majorHAnsi" w:eastAsiaTheme="majorEastAsia" w:hAnsiTheme="majorHAnsi" w:cstheme="majorBidi"/>
      <w:spacing w:val="-10"/>
      <w:kern w:val="28"/>
      <w:sz w:val="56"/>
      <w:szCs w:val="56"/>
    </w:rPr>
  </w:style>
  <w:style w:type="paragraph" w:styleId="ListNumber5">
    <w:name w:val="List Number 5"/>
    <w:basedOn w:val="Normal"/>
    <w:uiPriority w:val="99"/>
    <w:semiHidden/>
    <w:unhideWhenUsed/>
    <w:rsid w:val="007F4D61"/>
    <w:pPr>
      <w:numPr>
        <w:numId w:val="3"/>
      </w:numPr>
      <w:spacing w:line="480" w:lineRule="auto"/>
      <w:contextualSpacing/>
    </w:pPr>
  </w:style>
  <w:style w:type="paragraph" w:styleId="ListNumber4">
    <w:name w:val="List Number 4"/>
    <w:basedOn w:val="Normal"/>
    <w:uiPriority w:val="99"/>
    <w:semiHidden/>
    <w:unhideWhenUsed/>
    <w:rsid w:val="007F4D61"/>
    <w:pPr>
      <w:numPr>
        <w:numId w:val="4"/>
      </w:numPr>
      <w:spacing w:line="480" w:lineRule="auto"/>
      <w:contextualSpacing/>
    </w:pPr>
  </w:style>
  <w:style w:type="paragraph" w:styleId="ListNumber3">
    <w:name w:val="List Number 3"/>
    <w:basedOn w:val="Normal"/>
    <w:uiPriority w:val="99"/>
    <w:semiHidden/>
    <w:unhideWhenUsed/>
    <w:rsid w:val="007F4D61"/>
    <w:pPr>
      <w:numPr>
        <w:numId w:val="5"/>
      </w:numPr>
      <w:spacing w:line="480" w:lineRule="auto"/>
      <w:contextualSpacing/>
    </w:pPr>
  </w:style>
  <w:style w:type="paragraph" w:styleId="ListNumber2">
    <w:name w:val="List Number 2"/>
    <w:basedOn w:val="Normal"/>
    <w:uiPriority w:val="99"/>
    <w:semiHidden/>
    <w:unhideWhenUsed/>
    <w:rsid w:val="007F4D61"/>
    <w:pPr>
      <w:numPr>
        <w:numId w:val="6"/>
      </w:numPr>
      <w:spacing w:line="480" w:lineRule="auto"/>
      <w:contextualSpacing/>
    </w:pPr>
  </w:style>
  <w:style w:type="paragraph" w:styleId="ListBullet5">
    <w:name w:val="List Bullet 5"/>
    <w:basedOn w:val="Normal"/>
    <w:uiPriority w:val="99"/>
    <w:semiHidden/>
    <w:unhideWhenUsed/>
    <w:rsid w:val="007F4D61"/>
    <w:pPr>
      <w:numPr>
        <w:numId w:val="7"/>
      </w:numPr>
      <w:spacing w:line="480" w:lineRule="auto"/>
      <w:contextualSpacing/>
    </w:pPr>
  </w:style>
  <w:style w:type="paragraph" w:styleId="ListBullet4">
    <w:name w:val="List Bullet 4"/>
    <w:basedOn w:val="Normal"/>
    <w:uiPriority w:val="99"/>
    <w:semiHidden/>
    <w:unhideWhenUsed/>
    <w:rsid w:val="007F4D61"/>
    <w:pPr>
      <w:numPr>
        <w:numId w:val="8"/>
      </w:numPr>
      <w:spacing w:line="480" w:lineRule="auto"/>
      <w:contextualSpacing/>
    </w:pPr>
  </w:style>
  <w:style w:type="paragraph" w:styleId="ListBullet3">
    <w:name w:val="List Bullet 3"/>
    <w:basedOn w:val="Normal"/>
    <w:uiPriority w:val="99"/>
    <w:semiHidden/>
    <w:unhideWhenUsed/>
    <w:rsid w:val="007F4D61"/>
    <w:pPr>
      <w:numPr>
        <w:numId w:val="9"/>
      </w:numPr>
      <w:spacing w:line="480" w:lineRule="auto"/>
      <w:contextualSpacing/>
    </w:pPr>
  </w:style>
  <w:style w:type="paragraph" w:styleId="ListBullet2">
    <w:name w:val="List Bullet 2"/>
    <w:basedOn w:val="Normal"/>
    <w:uiPriority w:val="99"/>
    <w:semiHidden/>
    <w:unhideWhenUsed/>
    <w:rsid w:val="007F4D61"/>
    <w:pPr>
      <w:numPr>
        <w:numId w:val="10"/>
      </w:numPr>
      <w:spacing w:line="480" w:lineRule="auto"/>
      <w:contextualSpacing/>
    </w:pPr>
  </w:style>
  <w:style w:type="paragraph" w:styleId="List5">
    <w:name w:val="List 5"/>
    <w:basedOn w:val="Normal"/>
    <w:uiPriority w:val="99"/>
    <w:semiHidden/>
    <w:unhideWhenUsed/>
    <w:rsid w:val="007F4D61"/>
    <w:pPr>
      <w:spacing w:line="480" w:lineRule="auto"/>
      <w:ind w:left="1415" w:hanging="283"/>
      <w:contextualSpacing/>
    </w:pPr>
  </w:style>
  <w:style w:type="paragraph" w:styleId="List4">
    <w:name w:val="List 4"/>
    <w:basedOn w:val="Normal"/>
    <w:uiPriority w:val="99"/>
    <w:semiHidden/>
    <w:unhideWhenUsed/>
    <w:rsid w:val="007F4D61"/>
    <w:pPr>
      <w:spacing w:line="480" w:lineRule="auto"/>
      <w:ind w:left="1132" w:hanging="283"/>
      <w:contextualSpacing/>
    </w:pPr>
  </w:style>
  <w:style w:type="paragraph" w:styleId="List3">
    <w:name w:val="List 3"/>
    <w:basedOn w:val="Normal"/>
    <w:uiPriority w:val="99"/>
    <w:semiHidden/>
    <w:unhideWhenUsed/>
    <w:rsid w:val="007F4D61"/>
    <w:pPr>
      <w:spacing w:line="480" w:lineRule="auto"/>
      <w:ind w:left="849" w:hanging="283"/>
      <w:contextualSpacing/>
    </w:pPr>
  </w:style>
  <w:style w:type="paragraph" w:styleId="List2">
    <w:name w:val="List 2"/>
    <w:basedOn w:val="Normal"/>
    <w:uiPriority w:val="99"/>
    <w:semiHidden/>
    <w:unhideWhenUsed/>
    <w:rsid w:val="007F4D61"/>
    <w:pPr>
      <w:spacing w:line="480" w:lineRule="auto"/>
      <w:ind w:left="566" w:hanging="283"/>
      <w:contextualSpacing/>
    </w:pPr>
  </w:style>
  <w:style w:type="paragraph" w:styleId="ListNumber">
    <w:name w:val="List Number"/>
    <w:basedOn w:val="Normal"/>
    <w:uiPriority w:val="99"/>
    <w:semiHidden/>
    <w:unhideWhenUsed/>
    <w:rsid w:val="007F4D61"/>
    <w:pPr>
      <w:numPr>
        <w:numId w:val="11"/>
      </w:numPr>
      <w:spacing w:line="480" w:lineRule="auto"/>
      <w:contextualSpacing/>
    </w:pPr>
  </w:style>
  <w:style w:type="paragraph" w:styleId="ListBullet">
    <w:name w:val="List Bullet"/>
    <w:basedOn w:val="Normal"/>
    <w:uiPriority w:val="99"/>
    <w:unhideWhenUsed/>
    <w:rsid w:val="007F4D61"/>
    <w:pPr>
      <w:numPr>
        <w:numId w:val="12"/>
      </w:numPr>
      <w:spacing w:line="480" w:lineRule="auto"/>
      <w:contextualSpacing/>
    </w:pPr>
  </w:style>
  <w:style w:type="paragraph" w:styleId="List">
    <w:name w:val="List"/>
    <w:basedOn w:val="Normal"/>
    <w:uiPriority w:val="99"/>
    <w:semiHidden/>
    <w:unhideWhenUsed/>
    <w:rsid w:val="007F4D61"/>
    <w:pPr>
      <w:spacing w:line="480" w:lineRule="auto"/>
      <w:ind w:left="283" w:hanging="283"/>
      <w:contextualSpacing/>
    </w:pPr>
  </w:style>
  <w:style w:type="paragraph" w:styleId="TOAHeading">
    <w:name w:val="toa heading"/>
    <w:basedOn w:val="Normal"/>
    <w:next w:val="Normal"/>
    <w:uiPriority w:val="99"/>
    <w:semiHidden/>
    <w:unhideWhenUsed/>
    <w:rsid w:val="007F4D61"/>
    <w:pPr>
      <w:spacing w:before="120" w:line="480" w:lineRule="auto"/>
    </w:pPr>
    <w:rPr>
      <w:rFonts w:asciiTheme="majorHAnsi" w:eastAsiaTheme="majorEastAsia" w:hAnsiTheme="majorHAnsi" w:cstheme="majorBidi"/>
      <w:b/>
      <w:bCs/>
      <w:szCs w:val="24"/>
    </w:rPr>
  </w:style>
  <w:style w:type="paragraph" w:styleId="MacroText">
    <w:name w:val="macro"/>
    <w:link w:val="MacroTextChar"/>
    <w:uiPriority w:val="99"/>
    <w:semiHidden/>
    <w:unhideWhenUsed/>
    <w:rsid w:val="007F4D61"/>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cs="Consolas"/>
      <w:sz w:val="20"/>
      <w:szCs w:val="20"/>
    </w:rPr>
  </w:style>
  <w:style w:type="character" w:customStyle="1" w:styleId="MacroTextChar">
    <w:name w:val="Macro Text Char"/>
    <w:basedOn w:val="DefaultParagraphFont"/>
    <w:link w:val="MacroText"/>
    <w:uiPriority w:val="99"/>
    <w:semiHidden/>
    <w:rsid w:val="007F4D61"/>
    <w:rPr>
      <w:rFonts w:ascii="Consolas" w:hAnsi="Consolas" w:cs="Consolas"/>
      <w:sz w:val="20"/>
      <w:szCs w:val="20"/>
    </w:rPr>
  </w:style>
  <w:style w:type="paragraph" w:styleId="TableofAuthorities">
    <w:name w:val="table of authorities"/>
    <w:basedOn w:val="Normal"/>
    <w:next w:val="Normal"/>
    <w:uiPriority w:val="99"/>
    <w:semiHidden/>
    <w:unhideWhenUsed/>
    <w:rsid w:val="007F4D61"/>
    <w:pPr>
      <w:spacing w:line="480" w:lineRule="auto"/>
      <w:ind w:left="240" w:hanging="240"/>
    </w:pPr>
  </w:style>
  <w:style w:type="paragraph" w:styleId="EndnoteText">
    <w:name w:val="endnote text"/>
    <w:basedOn w:val="Normal"/>
    <w:link w:val="EndnoteTextChar"/>
    <w:uiPriority w:val="99"/>
    <w:semiHidden/>
    <w:unhideWhenUsed/>
    <w:rsid w:val="007F4D61"/>
    <w:pPr>
      <w:spacing w:line="480" w:lineRule="auto"/>
    </w:pPr>
    <w:rPr>
      <w:szCs w:val="20"/>
    </w:rPr>
  </w:style>
  <w:style w:type="character" w:customStyle="1" w:styleId="EndnoteTextChar">
    <w:name w:val="Endnote Text Char"/>
    <w:basedOn w:val="DefaultParagraphFont"/>
    <w:link w:val="EndnoteText"/>
    <w:uiPriority w:val="99"/>
    <w:semiHidden/>
    <w:rsid w:val="007F4D61"/>
    <w:rPr>
      <w:rFonts w:ascii="Times New Roman" w:hAnsi="Times New Roman"/>
      <w:sz w:val="20"/>
      <w:szCs w:val="20"/>
    </w:rPr>
  </w:style>
  <w:style w:type="character" w:styleId="EndnoteReference">
    <w:name w:val="endnote reference"/>
    <w:basedOn w:val="DefaultParagraphFont"/>
    <w:uiPriority w:val="99"/>
    <w:semiHidden/>
    <w:unhideWhenUsed/>
    <w:rsid w:val="007F4D61"/>
    <w:rPr>
      <w:vertAlign w:val="superscript"/>
    </w:rPr>
  </w:style>
  <w:style w:type="character" w:styleId="PageNumber">
    <w:name w:val="page number"/>
    <w:basedOn w:val="DefaultParagraphFont"/>
    <w:uiPriority w:val="99"/>
    <w:semiHidden/>
    <w:unhideWhenUsed/>
    <w:rsid w:val="007F4D61"/>
  </w:style>
  <w:style w:type="character" w:styleId="LineNumber">
    <w:name w:val="line number"/>
    <w:basedOn w:val="DefaultParagraphFont"/>
    <w:uiPriority w:val="99"/>
    <w:semiHidden/>
    <w:unhideWhenUsed/>
    <w:rsid w:val="007F4D61"/>
  </w:style>
  <w:style w:type="character" w:styleId="CommentReference">
    <w:name w:val="annotation reference"/>
    <w:basedOn w:val="DefaultParagraphFont"/>
    <w:uiPriority w:val="99"/>
    <w:semiHidden/>
    <w:unhideWhenUsed/>
    <w:rsid w:val="007F4D61"/>
    <w:rPr>
      <w:sz w:val="16"/>
      <w:szCs w:val="16"/>
    </w:rPr>
  </w:style>
  <w:style w:type="paragraph" w:styleId="EnvelopeReturn">
    <w:name w:val="envelope return"/>
    <w:basedOn w:val="Normal"/>
    <w:uiPriority w:val="99"/>
    <w:semiHidden/>
    <w:unhideWhenUsed/>
    <w:rsid w:val="007F4D61"/>
    <w:pPr>
      <w:spacing w:line="480" w:lineRule="auto"/>
    </w:pPr>
    <w:rPr>
      <w:rFonts w:asciiTheme="majorHAnsi" w:eastAsiaTheme="majorEastAsia" w:hAnsiTheme="majorHAnsi" w:cstheme="majorBidi"/>
      <w:szCs w:val="20"/>
    </w:rPr>
  </w:style>
  <w:style w:type="paragraph" w:styleId="EnvelopeAddress">
    <w:name w:val="envelope address"/>
    <w:basedOn w:val="Normal"/>
    <w:uiPriority w:val="99"/>
    <w:semiHidden/>
    <w:unhideWhenUsed/>
    <w:rsid w:val="007F4D61"/>
    <w:pPr>
      <w:framePr w:w="4320" w:h="2160" w:hRule="exact" w:hSpace="141" w:wrap="auto" w:hAnchor="page" w:xAlign="center" w:yAlign="bottom"/>
      <w:spacing w:line="480" w:lineRule="auto"/>
      <w:ind w:left="1"/>
    </w:pPr>
    <w:rPr>
      <w:rFonts w:asciiTheme="majorHAnsi" w:eastAsiaTheme="majorEastAsia" w:hAnsiTheme="majorHAnsi" w:cstheme="majorBidi"/>
      <w:szCs w:val="24"/>
    </w:rPr>
  </w:style>
  <w:style w:type="paragraph" w:styleId="TableofFigures">
    <w:name w:val="table of figures"/>
    <w:basedOn w:val="Normal"/>
    <w:next w:val="Normal"/>
    <w:uiPriority w:val="99"/>
    <w:semiHidden/>
    <w:unhideWhenUsed/>
    <w:rsid w:val="007F4D61"/>
    <w:pPr>
      <w:spacing w:line="480" w:lineRule="auto"/>
    </w:pPr>
  </w:style>
  <w:style w:type="paragraph" w:styleId="Caption">
    <w:name w:val="caption"/>
    <w:basedOn w:val="Normal"/>
    <w:next w:val="Normal"/>
    <w:uiPriority w:val="35"/>
    <w:unhideWhenUsed/>
    <w:qFormat/>
    <w:rsid w:val="007F4D61"/>
    <w:pPr>
      <w:spacing w:after="200" w:line="480" w:lineRule="auto"/>
    </w:pPr>
    <w:rPr>
      <w:i/>
      <w:iCs/>
      <w:color w:val="44546A" w:themeColor="text2"/>
      <w:szCs w:val="18"/>
    </w:rPr>
  </w:style>
  <w:style w:type="paragraph" w:styleId="Index1">
    <w:name w:val="index 1"/>
    <w:basedOn w:val="Normal"/>
    <w:next w:val="Normal"/>
    <w:autoRedefine/>
    <w:uiPriority w:val="99"/>
    <w:semiHidden/>
    <w:unhideWhenUsed/>
    <w:rsid w:val="007F4D61"/>
    <w:pPr>
      <w:spacing w:line="480" w:lineRule="auto"/>
      <w:ind w:left="240" w:hanging="240"/>
    </w:pPr>
  </w:style>
  <w:style w:type="paragraph" w:styleId="IndexHeading">
    <w:name w:val="index heading"/>
    <w:basedOn w:val="Normal"/>
    <w:next w:val="Index1"/>
    <w:uiPriority w:val="99"/>
    <w:semiHidden/>
    <w:unhideWhenUsed/>
    <w:rsid w:val="007F4D61"/>
    <w:pPr>
      <w:spacing w:line="480" w:lineRule="auto"/>
    </w:pPr>
    <w:rPr>
      <w:rFonts w:asciiTheme="majorHAnsi" w:eastAsiaTheme="majorEastAsia" w:hAnsiTheme="majorHAnsi" w:cstheme="majorBidi"/>
      <w:b/>
      <w:bCs/>
    </w:rPr>
  </w:style>
  <w:style w:type="paragraph" w:styleId="CommentText">
    <w:name w:val="annotation text"/>
    <w:basedOn w:val="Normal"/>
    <w:link w:val="CommentTextChar"/>
    <w:uiPriority w:val="99"/>
    <w:unhideWhenUsed/>
    <w:rsid w:val="007F4D61"/>
    <w:pPr>
      <w:spacing w:line="480" w:lineRule="auto"/>
    </w:pPr>
    <w:rPr>
      <w:szCs w:val="20"/>
    </w:rPr>
  </w:style>
  <w:style w:type="character" w:customStyle="1" w:styleId="CommentTextChar">
    <w:name w:val="Comment Text Char"/>
    <w:basedOn w:val="DefaultParagraphFont"/>
    <w:link w:val="CommentText"/>
    <w:uiPriority w:val="99"/>
    <w:rsid w:val="007F4D61"/>
    <w:rPr>
      <w:rFonts w:ascii="Times New Roman" w:hAnsi="Times New Roman"/>
      <w:sz w:val="20"/>
      <w:szCs w:val="20"/>
    </w:rPr>
  </w:style>
  <w:style w:type="paragraph" w:styleId="NormalIndent">
    <w:name w:val="Normal Indent"/>
    <w:basedOn w:val="Normal"/>
    <w:uiPriority w:val="99"/>
    <w:semiHidden/>
    <w:unhideWhenUsed/>
    <w:rsid w:val="007F4D61"/>
    <w:pPr>
      <w:spacing w:line="480" w:lineRule="auto"/>
      <w:ind w:left="708"/>
    </w:pPr>
  </w:style>
  <w:style w:type="paragraph" w:styleId="TOC9">
    <w:name w:val="toc 9"/>
    <w:basedOn w:val="Normal"/>
    <w:next w:val="Normal"/>
    <w:autoRedefine/>
    <w:uiPriority w:val="39"/>
    <w:semiHidden/>
    <w:unhideWhenUsed/>
    <w:rsid w:val="007F4D61"/>
    <w:pPr>
      <w:spacing w:after="100" w:line="480" w:lineRule="auto"/>
      <w:ind w:left="1920"/>
    </w:pPr>
  </w:style>
  <w:style w:type="paragraph" w:styleId="TOC8">
    <w:name w:val="toc 8"/>
    <w:basedOn w:val="Normal"/>
    <w:next w:val="Normal"/>
    <w:autoRedefine/>
    <w:uiPriority w:val="39"/>
    <w:semiHidden/>
    <w:unhideWhenUsed/>
    <w:rsid w:val="007F4D61"/>
    <w:pPr>
      <w:spacing w:after="100" w:line="480" w:lineRule="auto"/>
      <w:ind w:left="1680"/>
    </w:pPr>
  </w:style>
  <w:style w:type="paragraph" w:styleId="TOC7">
    <w:name w:val="toc 7"/>
    <w:basedOn w:val="Normal"/>
    <w:next w:val="Normal"/>
    <w:autoRedefine/>
    <w:uiPriority w:val="39"/>
    <w:semiHidden/>
    <w:unhideWhenUsed/>
    <w:rsid w:val="007F4D61"/>
    <w:pPr>
      <w:spacing w:after="100" w:line="480" w:lineRule="auto"/>
      <w:ind w:left="1440"/>
    </w:pPr>
  </w:style>
  <w:style w:type="paragraph" w:styleId="TOC6">
    <w:name w:val="toc 6"/>
    <w:basedOn w:val="Normal"/>
    <w:next w:val="Normal"/>
    <w:autoRedefine/>
    <w:uiPriority w:val="39"/>
    <w:semiHidden/>
    <w:unhideWhenUsed/>
    <w:rsid w:val="007F4D61"/>
    <w:pPr>
      <w:spacing w:after="100" w:line="480" w:lineRule="auto"/>
      <w:ind w:left="1200"/>
    </w:pPr>
  </w:style>
  <w:style w:type="paragraph" w:styleId="TOC5">
    <w:name w:val="toc 5"/>
    <w:basedOn w:val="Normal"/>
    <w:next w:val="Normal"/>
    <w:autoRedefine/>
    <w:uiPriority w:val="39"/>
    <w:semiHidden/>
    <w:unhideWhenUsed/>
    <w:rsid w:val="007F4D61"/>
    <w:pPr>
      <w:spacing w:after="100" w:line="480" w:lineRule="auto"/>
      <w:ind w:left="960"/>
    </w:pPr>
  </w:style>
  <w:style w:type="paragraph" w:styleId="TOC4">
    <w:name w:val="toc 4"/>
    <w:basedOn w:val="Normal"/>
    <w:next w:val="Normal"/>
    <w:autoRedefine/>
    <w:uiPriority w:val="39"/>
    <w:semiHidden/>
    <w:unhideWhenUsed/>
    <w:rsid w:val="007F4D61"/>
    <w:pPr>
      <w:spacing w:after="100" w:line="480" w:lineRule="auto"/>
      <w:ind w:left="720"/>
    </w:pPr>
  </w:style>
  <w:style w:type="paragraph" w:styleId="Index9">
    <w:name w:val="index 9"/>
    <w:basedOn w:val="Normal"/>
    <w:next w:val="Normal"/>
    <w:autoRedefine/>
    <w:uiPriority w:val="99"/>
    <w:semiHidden/>
    <w:unhideWhenUsed/>
    <w:rsid w:val="007F4D61"/>
    <w:pPr>
      <w:spacing w:line="480" w:lineRule="auto"/>
      <w:ind w:left="2160" w:hanging="240"/>
    </w:pPr>
  </w:style>
  <w:style w:type="paragraph" w:styleId="Index8">
    <w:name w:val="index 8"/>
    <w:basedOn w:val="Normal"/>
    <w:next w:val="Normal"/>
    <w:autoRedefine/>
    <w:uiPriority w:val="99"/>
    <w:semiHidden/>
    <w:unhideWhenUsed/>
    <w:rsid w:val="007F4D61"/>
    <w:pPr>
      <w:spacing w:line="480" w:lineRule="auto"/>
      <w:ind w:left="1920" w:hanging="240"/>
    </w:pPr>
  </w:style>
  <w:style w:type="paragraph" w:styleId="Index7">
    <w:name w:val="index 7"/>
    <w:basedOn w:val="Normal"/>
    <w:next w:val="Normal"/>
    <w:autoRedefine/>
    <w:uiPriority w:val="99"/>
    <w:semiHidden/>
    <w:unhideWhenUsed/>
    <w:rsid w:val="007F4D61"/>
    <w:pPr>
      <w:spacing w:line="480" w:lineRule="auto"/>
      <w:ind w:left="1680" w:hanging="240"/>
    </w:pPr>
  </w:style>
  <w:style w:type="paragraph" w:styleId="Index6">
    <w:name w:val="index 6"/>
    <w:basedOn w:val="Normal"/>
    <w:next w:val="Normal"/>
    <w:autoRedefine/>
    <w:uiPriority w:val="99"/>
    <w:semiHidden/>
    <w:unhideWhenUsed/>
    <w:rsid w:val="007F4D61"/>
    <w:pPr>
      <w:spacing w:line="480" w:lineRule="auto"/>
      <w:ind w:left="1440" w:hanging="240"/>
    </w:pPr>
  </w:style>
  <w:style w:type="paragraph" w:styleId="Index5">
    <w:name w:val="index 5"/>
    <w:basedOn w:val="Normal"/>
    <w:next w:val="Normal"/>
    <w:autoRedefine/>
    <w:uiPriority w:val="99"/>
    <w:semiHidden/>
    <w:unhideWhenUsed/>
    <w:rsid w:val="007F4D61"/>
    <w:pPr>
      <w:spacing w:line="480" w:lineRule="auto"/>
      <w:ind w:left="1200" w:hanging="240"/>
    </w:pPr>
  </w:style>
  <w:style w:type="paragraph" w:styleId="Index4">
    <w:name w:val="index 4"/>
    <w:basedOn w:val="Normal"/>
    <w:next w:val="Normal"/>
    <w:autoRedefine/>
    <w:uiPriority w:val="99"/>
    <w:semiHidden/>
    <w:unhideWhenUsed/>
    <w:rsid w:val="007F4D61"/>
    <w:pPr>
      <w:spacing w:line="480" w:lineRule="auto"/>
      <w:ind w:left="960" w:hanging="240"/>
    </w:pPr>
  </w:style>
  <w:style w:type="paragraph" w:styleId="Index3">
    <w:name w:val="index 3"/>
    <w:basedOn w:val="Normal"/>
    <w:next w:val="Normal"/>
    <w:autoRedefine/>
    <w:uiPriority w:val="99"/>
    <w:semiHidden/>
    <w:unhideWhenUsed/>
    <w:rsid w:val="007F4D61"/>
    <w:pPr>
      <w:spacing w:line="480" w:lineRule="auto"/>
      <w:ind w:left="720" w:hanging="240"/>
    </w:pPr>
  </w:style>
  <w:style w:type="paragraph" w:styleId="Index2">
    <w:name w:val="index 2"/>
    <w:basedOn w:val="Normal"/>
    <w:next w:val="Normal"/>
    <w:autoRedefine/>
    <w:uiPriority w:val="99"/>
    <w:semiHidden/>
    <w:unhideWhenUsed/>
    <w:rsid w:val="007F4D61"/>
    <w:pPr>
      <w:spacing w:line="480" w:lineRule="auto"/>
      <w:ind w:left="480" w:hanging="240"/>
    </w:pPr>
  </w:style>
  <w:style w:type="character" w:customStyle="1" w:styleId="Heading9Char">
    <w:name w:val="Heading 9 Char"/>
    <w:basedOn w:val="DefaultParagraphFont"/>
    <w:link w:val="Heading9"/>
    <w:uiPriority w:val="9"/>
    <w:semiHidden/>
    <w:rsid w:val="007F4D61"/>
    <w:rPr>
      <w:rFonts w:asciiTheme="majorHAnsi" w:eastAsiaTheme="majorEastAsia" w:hAnsiTheme="majorHAnsi" w:cstheme="majorBidi"/>
      <w:i/>
      <w:iCs/>
      <w:color w:val="272727" w:themeColor="text1" w:themeTint="D8"/>
      <w:sz w:val="21"/>
      <w:szCs w:val="21"/>
    </w:rPr>
  </w:style>
  <w:style w:type="character" w:customStyle="1" w:styleId="Heading8Char">
    <w:name w:val="Heading 8 Char"/>
    <w:basedOn w:val="DefaultParagraphFont"/>
    <w:link w:val="Heading8"/>
    <w:uiPriority w:val="9"/>
    <w:semiHidden/>
    <w:rsid w:val="007F4D61"/>
    <w:rPr>
      <w:rFonts w:asciiTheme="majorHAnsi" w:eastAsiaTheme="majorEastAsia" w:hAnsiTheme="majorHAnsi" w:cstheme="majorBidi"/>
      <w:color w:val="272727" w:themeColor="text1" w:themeTint="D8"/>
      <w:sz w:val="21"/>
      <w:szCs w:val="21"/>
    </w:rPr>
  </w:style>
  <w:style w:type="character" w:customStyle="1" w:styleId="Heading7Char">
    <w:name w:val="Heading 7 Char"/>
    <w:basedOn w:val="DefaultParagraphFont"/>
    <w:link w:val="Heading7"/>
    <w:uiPriority w:val="9"/>
    <w:semiHidden/>
    <w:rsid w:val="007F4D61"/>
    <w:rPr>
      <w:rFonts w:asciiTheme="majorHAnsi" w:eastAsiaTheme="majorEastAsia" w:hAnsiTheme="majorHAnsi" w:cstheme="majorBidi"/>
      <w:i/>
      <w:iCs/>
      <w:color w:val="1F4D78" w:themeColor="accent1" w:themeShade="7F"/>
      <w:sz w:val="24"/>
    </w:rPr>
  </w:style>
  <w:style w:type="character" w:customStyle="1" w:styleId="Heading6Char">
    <w:name w:val="Heading 6 Char"/>
    <w:basedOn w:val="DefaultParagraphFont"/>
    <w:link w:val="Heading6"/>
    <w:uiPriority w:val="9"/>
    <w:semiHidden/>
    <w:rsid w:val="007F4D61"/>
    <w:rPr>
      <w:rFonts w:asciiTheme="majorHAnsi" w:eastAsiaTheme="majorEastAsia" w:hAnsiTheme="majorHAnsi" w:cstheme="majorBidi"/>
      <w:color w:val="1F4D78" w:themeColor="accent1" w:themeShade="7F"/>
      <w:sz w:val="24"/>
    </w:rPr>
  </w:style>
  <w:style w:type="paragraph" w:customStyle="1" w:styleId="Tabellenberschrift">
    <w:name w:val="Tabellenüberschrift"/>
    <w:basedOn w:val="Normal"/>
    <w:link w:val="TabellenberschriftZchn"/>
    <w:qFormat/>
    <w:rsid w:val="00E50181"/>
    <w:pPr>
      <w:numPr>
        <w:numId w:val="13"/>
      </w:numPr>
      <w:spacing w:before="240" w:line="480" w:lineRule="auto"/>
      <w:jc w:val="center"/>
    </w:pPr>
  </w:style>
  <w:style w:type="paragraph" w:customStyle="1" w:styleId="Tabellenunterschrift">
    <w:name w:val="Tabellenunterschrift"/>
    <w:basedOn w:val="Normal"/>
    <w:next w:val="Normal"/>
    <w:link w:val="TabellenunterschriftZchn"/>
    <w:qFormat/>
    <w:rsid w:val="004A28BB"/>
    <w:pPr>
      <w:spacing w:after="240" w:line="192" w:lineRule="auto"/>
      <w:ind w:firstLine="0"/>
    </w:pPr>
  </w:style>
  <w:style w:type="character" w:customStyle="1" w:styleId="TabellenberschriftZchn">
    <w:name w:val="Tabellenüberschrift Zchn"/>
    <w:basedOn w:val="DefaultParagraphFont"/>
    <w:link w:val="Tabellenberschrift"/>
    <w:rsid w:val="00E50181"/>
    <w:rPr>
      <w:rFonts w:ascii="Times New Roman" w:hAnsi="Times New Roman"/>
      <w:sz w:val="24"/>
    </w:rPr>
  </w:style>
  <w:style w:type="numbering" w:customStyle="1" w:styleId="Tabellen">
    <w:name w:val="Tabellen"/>
    <w:uiPriority w:val="99"/>
    <w:rsid w:val="00AC3C66"/>
    <w:pPr>
      <w:numPr>
        <w:numId w:val="13"/>
      </w:numPr>
    </w:pPr>
  </w:style>
  <w:style w:type="character" w:customStyle="1" w:styleId="TabellenunterschriftZchn">
    <w:name w:val="Tabellenunterschrift Zchn"/>
    <w:basedOn w:val="DefaultParagraphFont"/>
    <w:link w:val="Tabellenunterschrift"/>
    <w:rsid w:val="004A28BB"/>
    <w:rPr>
      <w:rFonts w:ascii="CMU Serif" w:hAnsi="CMU Serif"/>
      <w:sz w:val="20"/>
    </w:rPr>
  </w:style>
  <w:style w:type="character" w:customStyle="1" w:styleId="st">
    <w:name w:val="st"/>
    <w:basedOn w:val="DefaultParagraphFont"/>
    <w:rsid w:val="003A51E9"/>
  </w:style>
  <w:style w:type="paragraph" w:customStyle="1" w:styleId="StandardersterAbsatz">
    <w:name w:val="Standard_erster Absatz"/>
    <w:basedOn w:val="Normal"/>
    <w:next w:val="Normal"/>
    <w:link w:val="StandardersterAbsatzZchn"/>
    <w:qFormat/>
    <w:rsid w:val="00811646"/>
    <w:pPr>
      <w:ind w:firstLine="0"/>
    </w:pPr>
  </w:style>
  <w:style w:type="table" w:styleId="TableGrid">
    <w:name w:val="Table Grid"/>
    <w:basedOn w:val="TableNormal"/>
    <w:uiPriority w:val="39"/>
    <w:rsid w:val="00F241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52805"/>
    <w:rPr>
      <w:color w:val="808080"/>
    </w:rPr>
  </w:style>
  <w:style w:type="paragraph" w:customStyle="1" w:styleId="Hypothese">
    <w:name w:val="Hypothese"/>
    <w:basedOn w:val="Normal"/>
    <w:link w:val="HypotheseZchn"/>
    <w:qFormat/>
    <w:rsid w:val="00C22F00"/>
    <w:pPr>
      <w:numPr>
        <w:numId w:val="15"/>
      </w:numPr>
      <w:spacing w:before="160" w:after="160" w:line="480" w:lineRule="auto"/>
      <w:ind w:left="1021"/>
    </w:pPr>
    <w:rPr>
      <w:i/>
    </w:rPr>
  </w:style>
  <w:style w:type="character" w:customStyle="1" w:styleId="HypotheseZchn">
    <w:name w:val="Hypothese Zchn"/>
    <w:basedOn w:val="DefaultParagraphFont"/>
    <w:link w:val="Hypothese"/>
    <w:rsid w:val="00C22F00"/>
    <w:rPr>
      <w:rFonts w:ascii="Times New Roman" w:hAnsi="Times New Roman"/>
      <w:i/>
      <w:sz w:val="24"/>
    </w:rPr>
  </w:style>
  <w:style w:type="paragraph" w:customStyle="1" w:styleId="CitaviBibliographySubheading1">
    <w:name w:val="Citavi Bibliography Subheading 1"/>
    <w:basedOn w:val="Heading2"/>
    <w:link w:val="CitaviBibliographySubheading1Zchn"/>
    <w:rsid w:val="00262C62"/>
    <w:pPr>
      <w:outlineLvl w:val="9"/>
    </w:pPr>
  </w:style>
  <w:style w:type="character" w:customStyle="1" w:styleId="CitaviBibliographySubheading1Zchn">
    <w:name w:val="Citavi Bibliography Subheading 1 Zchn"/>
    <w:basedOn w:val="DefaultParagraphFont"/>
    <w:link w:val="CitaviBibliographySubheading1"/>
    <w:rsid w:val="00262C62"/>
    <w:rPr>
      <w:rFonts w:ascii="Montserrat" w:eastAsiaTheme="majorEastAsia" w:hAnsi="Montserrat" w:cstheme="majorBidi"/>
      <w:b/>
      <w:color w:val="385623" w:themeColor="accent6" w:themeShade="80"/>
      <w:sz w:val="21"/>
      <w:szCs w:val="26"/>
    </w:rPr>
  </w:style>
  <w:style w:type="paragraph" w:customStyle="1" w:styleId="CitaviBibliographySubheading2">
    <w:name w:val="Citavi Bibliography Subheading 2"/>
    <w:basedOn w:val="Heading3"/>
    <w:link w:val="CitaviBibliographySubheading2Zchn"/>
    <w:rsid w:val="00262C62"/>
    <w:pPr>
      <w:jc w:val="left"/>
      <w:outlineLvl w:val="9"/>
    </w:pPr>
  </w:style>
  <w:style w:type="character" w:customStyle="1" w:styleId="CitaviBibliographySubheading2Zchn">
    <w:name w:val="Citavi Bibliography Subheading 2 Zchn"/>
    <w:basedOn w:val="DefaultParagraphFont"/>
    <w:link w:val="CitaviBibliographySubheading2"/>
    <w:rsid w:val="00262C62"/>
    <w:rPr>
      <w:rFonts w:ascii="Montserrat SemiBold" w:eastAsiaTheme="majorEastAsia" w:hAnsi="Montserrat SemiBold" w:cstheme="majorBidi"/>
      <w:color w:val="385623" w:themeColor="accent6" w:themeShade="80"/>
      <w:sz w:val="21"/>
      <w:szCs w:val="24"/>
    </w:rPr>
  </w:style>
  <w:style w:type="paragraph" w:customStyle="1" w:styleId="CitaviBibliographySubheading3">
    <w:name w:val="Citavi Bibliography Subheading 3"/>
    <w:basedOn w:val="Heading4"/>
    <w:link w:val="CitaviBibliographySubheading3Zchn"/>
    <w:rsid w:val="00262C62"/>
    <w:pPr>
      <w:jc w:val="left"/>
      <w:outlineLvl w:val="9"/>
    </w:pPr>
  </w:style>
  <w:style w:type="character" w:customStyle="1" w:styleId="CitaviBibliographySubheading3Zchn">
    <w:name w:val="Citavi Bibliography Subheading 3 Zchn"/>
    <w:basedOn w:val="DefaultParagraphFont"/>
    <w:link w:val="CitaviBibliographySubheading3"/>
    <w:rsid w:val="00262C62"/>
    <w:rPr>
      <w:rFonts w:ascii="Montserrat" w:eastAsiaTheme="majorEastAsia" w:hAnsi="Montserrat" w:cstheme="majorBidi"/>
      <w:i/>
      <w:iCs/>
      <w:sz w:val="21"/>
    </w:rPr>
  </w:style>
  <w:style w:type="paragraph" w:customStyle="1" w:styleId="CitaviBibliographySubheading4">
    <w:name w:val="Citavi Bibliography Subheading 4"/>
    <w:basedOn w:val="Heading5"/>
    <w:link w:val="CitaviBibliographySubheading4Zchn"/>
    <w:rsid w:val="00262C62"/>
    <w:pPr>
      <w:jc w:val="left"/>
      <w:outlineLvl w:val="9"/>
    </w:pPr>
  </w:style>
  <w:style w:type="character" w:customStyle="1" w:styleId="CitaviBibliographySubheading4Zchn">
    <w:name w:val="Citavi Bibliography Subheading 4 Zchn"/>
    <w:basedOn w:val="DefaultParagraphFont"/>
    <w:link w:val="CitaviBibliographySubheading4"/>
    <w:rsid w:val="00262C62"/>
    <w:rPr>
      <w:rFonts w:asciiTheme="majorHAnsi" w:eastAsiaTheme="majorEastAsia" w:hAnsiTheme="majorHAnsi" w:cstheme="majorBidi"/>
      <w:color w:val="2E74B5" w:themeColor="accent1" w:themeShade="BF"/>
      <w:sz w:val="21"/>
    </w:rPr>
  </w:style>
  <w:style w:type="paragraph" w:customStyle="1" w:styleId="CitaviBibliographySubheading5">
    <w:name w:val="Citavi Bibliography Subheading 5"/>
    <w:basedOn w:val="Heading6"/>
    <w:link w:val="CitaviBibliographySubheading5Zchn"/>
    <w:rsid w:val="00262C62"/>
    <w:pPr>
      <w:jc w:val="left"/>
      <w:outlineLvl w:val="9"/>
    </w:pPr>
  </w:style>
  <w:style w:type="character" w:customStyle="1" w:styleId="CitaviBibliographySubheading5Zchn">
    <w:name w:val="Citavi Bibliography Subheading 5 Zchn"/>
    <w:basedOn w:val="DefaultParagraphFont"/>
    <w:link w:val="CitaviBibliographySubheading5"/>
    <w:rsid w:val="00262C62"/>
    <w:rPr>
      <w:rFonts w:asciiTheme="majorHAnsi" w:eastAsiaTheme="majorEastAsia" w:hAnsiTheme="majorHAnsi" w:cstheme="majorBidi"/>
      <w:color w:val="1F4D78" w:themeColor="accent1" w:themeShade="7F"/>
      <w:sz w:val="21"/>
    </w:rPr>
  </w:style>
  <w:style w:type="paragraph" w:customStyle="1" w:styleId="CitaviBibliographySubheading6">
    <w:name w:val="Citavi Bibliography Subheading 6"/>
    <w:basedOn w:val="Heading7"/>
    <w:link w:val="CitaviBibliographySubheading6Zchn"/>
    <w:rsid w:val="00262C62"/>
    <w:pPr>
      <w:jc w:val="left"/>
      <w:outlineLvl w:val="9"/>
    </w:pPr>
  </w:style>
  <w:style w:type="character" w:customStyle="1" w:styleId="CitaviBibliographySubheading6Zchn">
    <w:name w:val="Citavi Bibliography Subheading 6 Zchn"/>
    <w:basedOn w:val="DefaultParagraphFont"/>
    <w:link w:val="CitaviBibliographySubheading6"/>
    <w:rsid w:val="00262C62"/>
    <w:rPr>
      <w:rFonts w:asciiTheme="majorHAnsi" w:eastAsiaTheme="majorEastAsia" w:hAnsiTheme="majorHAnsi" w:cstheme="majorBidi"/>
      <w:i/>
      <w:iCs/>
      <w:color w:val="1F4D78" w:themeColor="accent1" w:themeShade="7F"/>
      <w:sz w:val="21"/>
    </w:rPr>
  </w:style>
  <w:style w:type="paragraph" w:customStyle="1" w:styleId="CitaviBibliographySubheading7">
    <w:name w:val="Citavi Bibliography Subheading 7"/>
    <w:basedOn w:val="Heading8"/>
    <w:link w:val="CitaviBibliographySubheading7Zchn"/>
    <w:rsid w:val="00262C62"/>
    <w:pPr>
      <w:jc w:val="left"/>
      <w:outlineLvl w:val="9"/>
    </w:pPr>
  </w:style>
  <w:style w:type="character" w:customStyle="1" w:styleId="CitaviBibliographySubheading7Zchn">
    <w:name w:val="Citavi Bibliography Subheading 7 Zchn"/>
    <w:basedOn w:val="DefaultParagraphFont"/>
    <w:link w:val="CitaviBibliographySubheading7"/>
    <w:rsid w:val="00262C6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Heading9"/>
    <w:link w:val="CitaviBibliographySubheading8Zchn"/>
    <w:rsid w:val="00262C62"/>
    <w:pPr>
      <w:jc w:val="left"/>
      <w:outlineLvl w:val="9"/>
    </w:pPr>
  </w:style>
  <w:style w:type="character" w:customStyle="1" w:styleId="CitaviBibliographySubheading8Zchn">
    <w:name w:val="Citavi Bibliography Subheading 8 Zchn"/>
    <w:basedOn w:val="DefaultParagraphFont"/>
    <w:link w:val="CitaviBibliographySubheading8"/>
    <w:rsid w:val="00262C62"/>
    <w:rPr>
      <w:rFonts w:asciiTheme="majorHAnsi" w:eastAsiaTheme="majorEastAsia" w:hAnsiTheme="majorHAnsi" w:cstheme="majorBidi"/>
      <w:i/>
      <w:iCs/>
      <w:color w:val="272727" w:themeColor="text1" w:themeTint="D8"/>
      <w:sz w:val="21"/>
      <w:szCs w:val="21"/>
    </w:rPr>
  </w:style>
  <w:style w:type="paragraph" w:styleId="BalloonText">
    <w:name w:val="Balloon Text"/>
    <w:basedOn w:val="Normal"/>
    <w:link w:val="BalloonTextChar"/>
    <w:uiPriority w:val="99"/>
    <w:semiHidden/>
    <w:unhideWhenUsed/>
    <w:rsid w:val="00E86D60"/>
    <w:pPr>
      <w:spacing w:line="480" w:lineRule="auto"/>
    </w:pPr>
    <w:rPr>
      <w:rFonts w:ascii="Segoe UI" w:hAnsi="Segoe UI" w:cs="Segoe UI"/>
      <w:szCs w:val="18"/>
    </w:rPr>
  </w:style>
  <w:style w:type="character" w:customStyle="1" w:styleId="BalloonTextChar">
    <w:name w:val="Balloon Text Char"/>
    <w:basedOn w:val="DefaultParagraphFont"/>
    <w:link w:val="BalloonText"/>
    <w:uiPriority w:val="99"/>
    <w:semiHidden/>
    <w:rsid w:val="00E86D60"/>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FC5F83"/>
    <w:rPr>
      <w:b/>
      <w:bCs/>
    </w:rPr>
  </w:style>
  <w:style w:type="character" w:customStyle="1" w:styleId="CommentSubjectChar">
    <w:name w:val="Comment Subject Char"/>
    <w:basedOn w:val="CommentTextChar"/>
    <w:link w:val="CommentSubject"/>
    <w:uiPriority w:val="99"/>
    <w:semiHidden/>
    <w:rsid w:val="00FC5F83"/>
    <w:rPr>
      <w:rFonts w:ascii="Times New Roman" w:hAnsi="Times New Roman"/>
      <w:b/>
      <w:bCs/>
      <w:sz w:val="20"/>
      <w:szCs w:val="20"/>
    </w:rPr>
  </w:style>
  <w:style w:type="paragraph" w:styleId="Revision">
    <w:name w:val="Revision"/>
    <w:hidden/>
    <w:uiPriority w:val="99"/>
    <w:semiHidden/>
    <w:rsid w:val="00021C59"/>
    <w:pPr>
      <w:spacing w:after="0" w:line="240" w:lineRule="auto"/>
    </w:pPr>
    <w:rPr>
      <w:rFonts w:ascii="Times New Roman" w:hAnsi="Times New Roman"/>
      <w:sz w:val="24"/>
    </w:rPr>
  </w:style>
  <w:style w:type="character" w:customStyle="1" w:styleId="NichtaufgelsteErwhnung1">
    <w:name w:val="Nicht aufgelöste Erwähnung1"/>
    <w:basedOn w:val="DefaultParagraphFont"/>
    <w:uiPriority w:val="99"/>
    <w:semiHidden/>
    <w:unhideWhenUsed/>
    <w:rsid w:val="009D30C9"/>
    <w:rPr>
      <w:color w:val="605E5C"/>
      <w:shd w:val="clear" w:color="auto" w:fill="E1DFDD"/>
    </w:rPr>
  </w:style>
  <w:style w:type="paragraph" w:customStyle="1" w:styleId="CitaviChapterBibliographyHeading">
    <w:name w:val="Citavi Chapter Bibliography Heading"/>
    <w:basedOn w:val="Heading2"/>
    <w:link w:val="CitaviChapterBibliographyHeadingZchn"/>
    <w:uiPriority w:val="99"/>
    <w:rsid w:val="001C6374"/>
  </w:style>
  <w:style w:type="character" w:customStyle="1" w:styleId="StandardersterAbsatzZchn">
    <w:name w:val="Standard_erster Absatz Zchn"/>
    <w:basedOn w:val="DefaultParagraphFont"/>
    <w:link w:val="StandardersterAbsatz"/>
    <w:rsid w:val="00811646"/>
    <w:rPr>
      <w:rFonts w:ascii="Montserrat" w:hAnsi="Montserrat"/>
      <w:sz w:val="19"/>
    </w:rPr>
  </w:style>
  <w:style w:type="character" w:customStyle="1" w:styleId="CitaviChapterBibliographyHeadingZchn">
    <w:name w:val="Citavi Chapter Bibliography Heading Zchn"/>
    <w:basedOn w:val="StandardersterAbsatzZchn"/>
    <w:link w:val="CitaviChapterBibliographyHeading"/>
    <w:uiPriority w:val="99"/>
    <w:rsid w:val="001C6374"/>
    <w:rPr>
      <w:rFonts w:ascii="Arial" w:eastAsiaTheme="majorEastAsia" w:hAnsi="Arial" w:cstheme="majorBidi"/>
      <w:b/>
      <w:sz w:val="20"/>
      <w:szCs w:val="26"/>
    </w:rPr>
  </w:style>
  <w:style w:type="character" w:styleId="UnresolvedMention">
    <w:name w:val="Unresolved Mention"/>
    <w:basedOn w:val="DefaultParagraphFont"/>
    <w:uiPriority w:val="99"/>
    <w:semiHidden/>
    <w:unhideWhenUsed/>
    <w:rsid w:val="00707EDF"/>
    <w:rPr>
      <w:color w:val="605E5C"/>
      <w:shd w:val="clear" w:color="auto" w:fill="E1DFDD"/>
    </w:rPr>
  </w:style>
  <w:style w:type="table" w:styleId="MediumList1-Accent1">
    <w:name w:val="Medium List 1 Accen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ediumShading2-Accent1">
    <w:name w:val="Medium Shading 2 Accent 1"/>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Accent1">
    <w:name w:val="Medium Shading 1 Accent 1"/>
    <w:basedOn w:val="TableNormal"/>
    <w:uiPriority w:val="63"/>
    <w:semiHidden/>
    <w:unhideWhenUsed/>
    <w:rsid w:val="000F053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LightList-Accent1">
    <w:name w:val="Light List Accent 1"/>
    <w:basedOn w:val="TableNormal"/>
    <w:uiPriority w:val="61"/>
    <w:semiHidden/>
    <w:unhideWhenUsed/>
    <w:rsid w:val="000F053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LightShading-Accent1">
    <w:name w:val="Light Shading Accent 1"/>
    <w:basedOn w:val="TableNormal"/>
    <w:uiPriority w:val="60"/>
    <w:semiHidden/>
    <w:unhideWhenUsed/>
    <w:rsid w:val="000F053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ColorfulGrid">
    <w:name w:val="Colorful Grid"/>
    <w:basedOn w:val="TableNormal"/>
    <w:uiPriority w:val="73"/>
    <w:semiHidden/>
    <w:unhideWhenUsed/>
    <w:rsid w:val="000F053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0F053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0F053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0F053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0F053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0F053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0F053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0F053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1">
    <w:name w:val="Medium Shading 1"/>
    <w:basedOn w:val="TableNormal"/>
    <w:uiPriority w:val="63"/>
    <w:semiHidden/>
    <w:unhideWhenUsed/>
    <w:rsid w:val="000F053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0F053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0F053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bstrast">
    <w:name w:val="Abstrast"/>
    <w:basedOn w:val="zDeckblatt"/>
    <w:qFormat/>
    <w:rsid w:val="00237B6B"/>
    <w:pPr>
      <w:suppressAutoHyphens w:val="0"/>
      <w:spacing w:after="60" w:line="21" w:lineRule="atLeast"/>
    </w:pPr>
    <w:rPr>
      <w:rFonts w:cs="Nirmala U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4039530">
      <w:bodyDiv w:val="1"/>
      <w:marLeft w:val="0"/>
      <w:marRight w:val="0"/>
      <w:marTop w:val="0"/>
      <w:marBottom w:val="0"/>
      <w:divBdr>
        <w:top w:val="none" w:sz="0" w:space="0" w:color="auto"/>
        <w:left w:val="none" w:sz="0" w:space="0" w:color="auto"/>
        <w:bottom w:val="none" w:sz="0" w:space="0" w:color="auto"/>
        <w:right w:val="none" w:sz="0" w:space="0" w:color="auto"/>
      </w:divBdr>
    </w:div>
    <w:div w:id="582110472">
      <w:bodyDiv w:val="1"/>
      <w:marLeft w:val="0"/>
      <w:marRight w:val="0"/>
      <w:marTop w:val="0"/>
      <w:marBottom w:val="0"/>
      <w:divBdr>
        <w:top w:val="none" w:sz="0" w:space="0" w:color="auto"/>
        <w:left w:val="none" w:sz="0" w:space="0" w:color="auto"/>
        <w:bottom w:val="none" w:sz="0" w:space="0" w:color="auto"/>
        <w:right w:val="none" w:sz="0" w:space="0" w:color="auto"/>
      </w:divBdr>
    </w:div>
    <w:div w:id="10439900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uni-muenster.de/imperia/md/content/ifpol/sic/dokumente/plagiatserkl__rung.pdf" TargetMode="Externa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525145-364C-4A0F-BD34-9A8EA699CA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6</Pages>
  <Words>1089</Words>
  <Characters>6210</Characters>
  <Application>Microsoft Office Word</Application>
  <DocSecurity>0</DocSecurity>
  <Lines>51</Lines>
  <Paragraphs>1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2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eo Jacob Ahrens</dc:creator>
  <cp:lastModifiedBy>Daniel Bischof</cp:lastModifiedBy>
  <cp:revision>46</cp:revision>
  <cp:lastPrinted>2023-11-07T08:32:00Z</cp:lastPrinted>
  <dcterms:created xsi:type="dcterms:W3CDTF">2023-11-07T08:30:00Z</dcterms:created>
  <dcterms:modified xsi:type="dcterms:W3CDTF">2024-07-26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23">
    <vt:lpwstr>True</vt:lpwstr>
  </property>
  <property fmtid="{D5CDD505-2E9C-101B-9397-08002B2CF9AE}" pid="3" name="CitaviDocumentProperty_19">
    <vt:lpwstr>1</vt:lpwstr>
  </property>
  <property fmtid="{D5CDD505-2E9C-101B-9397-08002B2CF9AE}" pid="4" name="CitaviDocumentProperty_2">
    <vt:lpwstr>2</vt:lpwstr>
  </property>
  <property fmtid="{D5CDD505-2E9C-101B-9397-08002B2CF9AE}" pid="5" name="CitaviDocumentProperty_11">
    <vt:lpwstr>Überschrift 1</vt:lpwstr>
  </property>
  <property fmtid="{D5CDD505-2E9C-101B-9397-08002B2CF9AE}" pid="6" name="CitaviDocumentProperty_12">
    <vt:lpwstr>Standard</vt:lpwstr>
  </property>
  <property fmtid="{D5CDD505-2E9C-101B-9397-08002B2CF9AE}" pid="7" name="CitaviDocumentProperty_16">
    <vt:lpwstr>Untertitel</vt:lpwstr>
  </property>
  <property fmtid="{D5CDD505-2E9C-101B-9397-08002B2CF9AE}" pid="8" name="CitaviDocumentProperty_13">
    <vt:lpwstr>Standard</vt:lpwstr>
  </property>
  <property fmtid="{D5CDD505-2E9C-101B-9397-08002B2CF9AE}" pid="9" name="CitaviDocumentProperty_15">
    <vt:lpwstr>Standard</vt:lpwstr>
  </property>
  <property fmtid="{D5CDD505-2E9C-101B-9397-08002B2CF9AE}" pid="10" name="CitaviDocumentProperty_17">
    <vt:lpwstr>Standard</vt:lpwstr>
  </property>
  <property fmtid="{D5CDD505-2E9C-101B-9397-08002B2CF9AE}" pid="11" name="CitaviDocumentProperty_9">
    <vt:lpwstr>False</vt:lpwstr>
  </property>
  <property fmtid="{D5CDD505-2E9C-101B-9397-08002B2CF9AE}" pid="12" name="CitaviDocumentProperty_7">
    <vt:lpwstr>LA Political Economy</vt:lpwstr>
  </property>
  <property fmtid="{D5CDD505-2E9C-101B-9397-08002B2CF9AE}" pid="13" name="CitaviDocumentProperty_0">
    <vt:lpwstr>f01d5948-957c-40a4-b8ab-371405974433</vt:lpwstr>
  </property>
  <property fmtid="{D5CDD505-2E9C-101B-9397-08002B2CF9AE}" pid="14" name="CitaviDocumentProperty_6">
    <vt:lpwstr>True</vt:lpwstr>
  </property>
  <property fmtid="{D5CDD505-2E9C-101B-9397-08002B2CF9AE}" pid="15" name="CitaviDocumentProperty_8">
    <vt:lpwstr>CloudProjectKey=dfl0luwrxjupwod6dekbzghb6yp5d2d2pe7c4f6ojh4fkzjk3; ProjectName=LA Political Economy</vt:lpwstr>
  </property>
  <property fmtid="{D5CDD505-2E9C-101B-9397-08002B2CF9AE}" pid="16" name="CitaviDocumentProperty_1">
    <vt:lpwstr>6.18.0.1</vt:lpwstr>
  </property>
  <property fmtid="{D5CDD505-2E9C-101B-9397-08002B2CF9AE}" pid="17" name="ZOTERO_PREF_1">
    <vt:lpwstr>&lt;data data-version="3" zotero-version="6.0.37"&gt;&lt;session id="MpMIHLpm"/&gt;&lt;style id="http://www.zotero.org/styles/american-political-science-association" locale="en-US" hasBibliography="1" bibliographyStyleHasBeenSet="1"/&gt;&lt;prefs&gt;&lt;pref name="fieldType" value=</vt:lpwstr>
  </property>
  <property fmtid="{D5CDD505-2E9C-101B-9397-08002B2CF9AE}" pid="18" name="ZOTERO_PREF_2">
    <vt:lpwstr>"Field"/&gt;&lt;pref name="automaticJournalAbbreviations" value="true"/&gt;&lt;/prefs&gt;&lt;/data&gt;</vt:lpwstr>
  </property>
</Properties>
</file>